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6F1FB0"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r w:rsidR="00CD0C83">
        <w:rPr>
          <w:rFonts w:ascii="Times New Roman" w:eastAsia="Times New Roman" w:hAnsi="Times New Roman" w:cs="Times New Roman"/>
          <w:sz w:val="24"/>
          <w:szCs w:val="24"/>
          <w:lang w:val="en-US"/>
        </w:rPr>
        <w:t>M.Kom</w:t>
      </w:r>
      <w:proofErr w:type="spell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6F1FB0">
        <w:fldChar w:fldCharType="begin"/>
      </w:r>
      <w:r w:rsidR="006F1FB0">
        <w:instrText xml:space="preserve"> HYPERLINK "mailto:kurniado729@gmail.com" </w:instrText>
      </w:r>
      <w:r w:rsidR="006F1FB0">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6F1FB0">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6F1FB0">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6F1FB0">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6F1FB0">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6F1FB0">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6F1FB0">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6F1FB0">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6F1FB0">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6F1FB0">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6F1FB0">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6F1FB0">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6F1FB0">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6F1FB0">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6F1FB0">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6F1FB0">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6F1FB0">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6F1FB0">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6F1FB0">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6F1FB0">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6F1FB0">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6F1FB0">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6F1FB0">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6F1FB0">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6F1FB0">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6F1FB0">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6F1FB0">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6F1FB0">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6F1FB0">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6F1FB0">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6F1FB0">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6F1FB0">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6F1FB0">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6F1FB0">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6F1FB0">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6F1FB0">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6F1FB0">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6F1FB0">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6F1FB0">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6F1FB0">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6F1FB0">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6F1FB0">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6F1FB0">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6F1FB0">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6F1FB0">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6F1FB0">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6F1FB0">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6F1FB0">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6F1FB0">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6F1FB0">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6F1FB0">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6F1FB0">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6F1FB0">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6F1FB0">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6F1FB0">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6F1FB0">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6F1FB0">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6F1FB0">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6F1FB0">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6F1FB0">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6F1FB0">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6F1FB0">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6F1FB0">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6F1FB0">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6F1FB0">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6F1FB0">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6F1FB0">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6F1FB0">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6F1FB0">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6F1FB0">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6F1FB0">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6F1FB0">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6F1FB0">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6F1FB0">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6F1FB0">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6F1FB0">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6F1FB0">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6F1FB0">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6F1FB0">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6F1FB0">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6F1FB0">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6F1FB0">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6F1FB0">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6F1FB0">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6F1FB0">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6F1FB0">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6F1FB0">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6F1FB0">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6F1FB0">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6F1FB0">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6F1FB0">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6F1FB0">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6F1FB0">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6F1FB0">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6F1FB0">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6F1FB0">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6F1FB0">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6F1FB0">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6F1FB0">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6F1FB0">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6F1FB0">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6F1FB0">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6F1FB0">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6F1FB0">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6F1FB0">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6F1FB0">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6F1FB0">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6F1FB0">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6F1FB0">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6F1FB0">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6F1FB0">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6F1FB0">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6F1FB0">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6F1FB0">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6F1FB0">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6F1FB0">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6F1FB0">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6F1FB0">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6F1FB0">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6F1FB0">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6F1FB0">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6F1FB0">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6F1FB0">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6F1FB0">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6F1FB0">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6F1FB0">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6F1FB0">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6F1FB0">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6F1FB0">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6F1FB0">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6F1FB0">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6F1FB0">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6F1FB0">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6F1FB0">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6F1FB0">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6F1FB0">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6F1FB0">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6F1FB0">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6F1FB0">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6F1FB0">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6F1FB0">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6F1FB0">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6F1FB0">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6F1FB0">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6F1FB0">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6F1FB0">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6F1FB0">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6F1FB0">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6F1FB0">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6F1FB0">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6F1FB0">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6F1FB0">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6F1FB0">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6F1FB0">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6F1FB0">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6F1FB0">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6F1FB0">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6F1FB0">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6F1FB0">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6F1FB0">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6F1FB0">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6F1FB0">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6F1FB0">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6F1FB0">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6F1FB0">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6F1FB0">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6F1FB0">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6F1FB0">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6F1FB0">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6F1FB0">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6F1FB0">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6F1FB0">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6F1FB0">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6F1FB0">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6F1FB0">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6F1FB0">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6F1FB0">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6F1FB0">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6F1FB0">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6F1FB0">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6F1FB0">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6F1FB0">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6F1FB0">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6F1FB0">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6F1FB0">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6F1FB0">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6F1FB0">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6F1FB0">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6F1FB0">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6F1FB0">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6F1FB0">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6F1FB0">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6F1FB0">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6F1FB0">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6F1FB0">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6F1FB0">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6F1FB0">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6F1FB0">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6F1FB0">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6F1FB0">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6F1FB0">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6F1FB0">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6F1FB0">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6F1FB0">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6F1FB0">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6F1FB0">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6F1FB0">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6F1FB0">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6F1FB0">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6F1FB0">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6F1FB0">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6F1FB0">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6F1FB0">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6F1FB0">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6F1FB0">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6F1FB0">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6F1FB0">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6F1FB0">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6F1FB0">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6F1FB0">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6F1FB0">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6F1FB0">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6F1FB0">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6F1FB0">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6F1FB0">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6F1FB0">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6F1FB0">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6F1FB0">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6F1FB0">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6F1FB0">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6F1FB0">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6F1FB0">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6F1FB0">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6F1FB0">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6F1FB0">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6F1FB0">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6F1FB0">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6F1FB0">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6F1FB0">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6F1FB0">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6F1FB0">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6F1FB0">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6F1FB0">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6F1FB0">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6F1FB0">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6F1FB0">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6F1FB0">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6F1FB0">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6F1FB0">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6F1FB0">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6F1FB0">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6F1FB0">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6F1FB0">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6F1FB0">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6F1FB0">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6F1FB0">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6F1FB0">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6F1FB0">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6F1FB0">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6F1FB0">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6F1FB0">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6F1FB0">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6F1FB0">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6F1FB0">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6F1FB0">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6F1FB0">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6F1FB0">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6F1FB0">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6F1FB0">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6F1FB0">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6F1FB0">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6F1FB0">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6F1FB0">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6F1FB0">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6F1FB0">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6F1FB0">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6F1FB0">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6F1FB0">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6F1FB0">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6F1FB0">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6F1FB0">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6F1FB0">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6F1FB0">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6F1FB0">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6F1FB0">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6F1FB0">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6F1FB0">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6F1FB0">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6F1FB0">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6F1FB0">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6F1FB0">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6F1FB0">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6F1FB0">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6F1FB0">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6F1FB0">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6F1FB0">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6F1FB0">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6F1FB0">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6F1FB0">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6F1FB0">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6F1FB0">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6F1FB0">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6F1FB0">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6F1FB0">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6F1FB0">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6F1FB0">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6F1FB0">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6F1FB0">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6F1FB0">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6F1FB0">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6F1FB0">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6F1FB0">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6F1FB0">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6F1FB0">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6F1FB0">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6F1FB0">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6F1FB0">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6F1FB0">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6F1FB0">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6F1FB0">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6F1FB0">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6F1FB0">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6F1FB0">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6F1FB0">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6F1FB0">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6F1FB0">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6F1FB0">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340227" w:rsidRPr="006350D1" w:rsidRDefault="00340227"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340227" w:rsidRPr="006350D1" w:rsidRDefault="00340227"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340227" w:rsidRPr="004E6ED5" w:rsidRDefault="00340227"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340227" w:rsidRPr="004E6ED5" w:rsidRDefault="00340227"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bookmarkStart w:id="58" w:name="_GoBack"/>
      <w:bookmarkEnd w:id="58"/>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0"/>
          <w:headerReference w:type="first" r:id="rId21"/>
          <w:footerReference w:type="first" r:id="rId22"/>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439412"/>
      <w:r w:rsidRPr="0032555B">
        <w:rPr>
          <w:rFonts w:cs="Times New Roman"/>
          <w:lang w:val="id-ID"/>
        </w:rPr>
        <w:t>PROFIL INSTANSI</w:t>
      </w:r>
      <w:bookmarkEnd w:id="59"/>
      <w:bookmarkEnd w:id="60"/>
      <w:bookmarkEnd w:id="61"/>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2" w:name="_Toc512869879"/>
      <w:bookmarkStart w:id="93" w:name="_Toc513120397"/>
      <w:bookmarkStart w:id="94" w:name="_Toc513174165"/>
      <w:bookmarkStart w:id="95" w:name="_Toc513174295"/>
      <w:bookmarkStart w:id="96" w:name="_Toc513439522"/>
      <w:bookmarkStart w:id="97" w:name="_Toc513441457"/>
      <w:bookmarkStart w:id="98" w:name="_Toc516135856"/>
      <w:bookmarkStart w:id="99" w:name="_Toc516135989"/>
      <w:bookmarkStart w:id="100" w:name="_Toc517463327"/>
      <w:bookmarkStart w:id="101" w:name="_Toc517463458"/>
      <w:bookmarkStart w:id="102" w:name="_Toc517475816"/>
      <w:bookmarkStart w:id="103" w:name="_Toc517475947"/>
      <w:bookmarkStart w:id="104" w:name="_Toc11615961"/>
      <w:bookmarkStart w:id="105" w:name="_Toc11616123"/>
      <w:bookmarkStart w:id="106" w:name="_Toc11637781"/>
      <w:bookmarkStart w:id="107" w:name="_Toc11640249"/>
      <w:bookmarkStart w:id="108" w:name="_Toc12749155"/>
      <w:bookmarkStart w:id="109" w:name="_Toc13096769"/>
      <w:bookmarkStart w:id="110" w:name="_Toc13154368"/>
      <w:bookmarkStart w:id="111" w:name="_Toc13164042"/>
      <w:bookmarkStart w:id="112" w:name="_Toc13164200"/>
      <w:bookmarkStart w:id="113" w:name="_Toc13164808"/>
      <w:bookmarkStart w:id="114" w:name="_Toc26101807"/>
      <w:bookmarkStart w:id="115" w:name="_Toc26168090"/>
      <w:bookmarkStart w:id="116" w:name="_Toc26168215"/>
      <w:bookmarkStart w:id="117" w:name="_Toc26383733"/>
      <w:bookmarkStart w:id="118" w:name="_Toc26402551"/>
      <w:bookmarkStart w:id="119" w:name="_Toc26405687"/>
      <w:bookmarkStart w:id="120" w:name="_Toc26433604"/>
      <w:bookmarkStart w:id="121" w:name="_Toc26439414"/>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691B3177" w14:textId="1E6A16B1" w:rsidR="00410DDD" w:rsidRDefault="00410DDD" w:rsidP="004B095C">
      <w:pPr>
        <w:pStyle w:val="Heading2"/>
        <w:numPr>
          <w:ilvl w:val="0"/>
          <w:numId w:val="9"/>
        </w:numPr>
        <w:spacing w:before="240" w:line="360" w:lineRule="auto"/>
        <w:ind w:left="567"/>
        <w:rPr>
          <w:rFonts w:cs="Times New Roman"/>
        </w:rPr>
      </w:pPr>
      <w:bookmarkStart w:id="122" w:name="_Toc9365037"/>
      <w:bookmarkStart w:id="123" w:name="_Toc11637782"/>
      <w:bookmarkStart w:id="124" w:name="_Toc13164809"/>
      <w:bookmarkStart w:id="125" w:name="_Toc26439415"/>
      <w:r w:rsidRPr="0032555B">
        <w:rPr>
          <w:rFonts w:cs="Times New Roman"/>
        </w:rPr>
        <w:t>Sejarah Umum Instansi</w:t>
      </w:r>
      <w:bookmarkEnd w:id="122"/>
      <w:bookmarkEnd w:id="123"/>
      <w:bookmarkEnd w:id="124"/>
      <w:bookmarkEnd w:id="125"/>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6" w:name="_Toc9365038"/>
      <w:bookmarkStart w:id="127" w:name="_Toc11637783"/>
      <w:bookmarkStart w:id="128" w:name="_Toc13164810"/>
      <w:bookmarkStart w:id="129" w:name="_Toc26439416"/>
      <w:r w:rsidRPr="0032555B">
        <w:rPr>
          <w:rFonts w:cs="Times New Roman"/>
        </w:rPr>
        <w:t>Visi dan Misi</w:t>
      </w:r>
      <w:bookmarkEnd w:id="126"/>
      <w:bookmarkEnd w:id="127"/>
      <w:bookmarkEnd w:id="128"/>
      <w:bookmarkEnd w:id="129"/>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30" w:name="_Toc9365039"/>
      <w:bookmarkStart w:id="131" w:name="_Toc11637784"/>
      <w:bookmarkStart w:id="132" w:name="_Toc13164811"/>
      <w:bookmarkStart w:id="133" w:name="_Toc26439417"/>
      <w:r w:rsidRPr="0032555B">
        <w:rPr>
          <w:rFonts w:cs="Times New Roman"/>
        </w:rPr>
        <w:t>Visi</w:t>
      </w:r>
      <w:bookmarkEnd w:id="130"/>
      <w:bookmarkEnd w:id="131"/>
      <w:bookmarkEnd w:id="132"/>
      <w:bookmarkEnd w:id="133"/>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4" w:name="_Toc9365040"/>
      <w:bookmarkStart w:id="135" w:name="_Toc11637785"/>
      <w:bookmarkStart w:id="136" w:name="_Toc13164812"/>
      <w:bookmarkStart w:id="137" w:name="_Toc26439418"/>
      <w:r w:rsidRPr="00623BCB">
        <w:rPr>
          <w:rFonts w:cs="Times New Roman"/>
        </w:rPr>
        <w:t>Misi</w:t>
      </w:r>
      <w:bookmarkEnd w:id="134"/>
      <w:bookmarkEnd w:id="135"/>
      <w:bookmarkEnd w:id="136"/>
      <w:bookmarkEnd w:id="137"/>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8" w:name="_Toc9365041"/>
      <w:bookmarkStart w:id="139" w:name="_Toc11637786"/>
      <w:bookmarkStart w:id="140" w:name="_Toc13164813"/>
      <w:bookmarkStart w:id="141" w:name="_Toc26439419"/>
      <w:r w:rsidRPr="0032555B">
        <w:rPr>
          <w:rFonts w:cs="Times New Roman"/>
        </w:rPr>
        <w:lastRenderedPageBreak/>
        <w:t>Struktur Organisasi</w:t>
      </w:r>
      <w:bookmarkEnd w:id="138"/>
      <w:bookmarkEnd w:id="139"/>
      <w:bookmarkEnd w:id="140"/>
      <w:bookmarkEnd w:id="141"/>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2" w:name="_Toc13154503"/>
      <w:bookmarkStart w:id="143"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2"/>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43"/>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4" w:name="_Toc11637787"/>
      <w:bookmarkStart w:id="145" w:name="_Toc13164814"/>
      <w:bookmarkStart w:id="146" w:name="_Toc26439420"/>
      <w:r w:rsidRPr="0032555B">
        <w:rPr>
          <w:rFonts w:cs="Times New Roman"/>
          <w:lang w:val="id-ID"/>
        </w:rPr>
        <w:t>TUGAS KERJA PRAKTEK</w:t>
      </w:r>
      <w:bookmarkEnd w:id="144"/>
      <w:bookmarkEnd w:id="145"/>
      <w:bookmarkEnd w:id="146"/>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7" w:name="_Toc512869882"/>
      <w:bookmarkStart w:id="148" w:name="_Toc513120400"/>
      <w:bookmarkStart w:id="149" w:name="_Toc513174170"/>
      <w:bookmarkStart w:id="150" w:name="_Toc513174300"/>
      <w:bookmarkStart w:id="151" w:name="_Toc513439527"/>
      <w:bookmarkStart w:id="152" w:name="_Toc513441462"/>
      <w:bookmarkStart w:id="153" w:name="_Toc516135861"/>
      <w:bookmarkStart w:id="154" w:name="_Toc516135994"/>
      <w:bookmarkStart w:id="155" w:name="_Toc517463332"/>
      <w:bookmarkStart w:id="156" w:name="_Toc517463463"/>
      <w:bookmarkStart w:id="157" w:name="_Toc517475821"/>
      <w:bookmarkStart w:id="158" w:name="_Toc517475952"/>
      <w:bookmarkStart w:id="159" w:name="_Toc11615968"/>
      <w:bookmarkStart w:id="160" w:name="_Toc11616130"/>
      <w:bookmarkStart w:id="161" w:name="_Toc11637788"/>
      <w:bookmarkStart w:id="162" w:name="_Toc11640256"/>
      <w:bookmarkStart w:id="163" w:name="_Toc12749162"/>
      <w:bookmarkStart w:id="164" w:name="_Toc13096776"/>
      <w:bookmarkStart w:id="165" w:name="_Toc13154375"/>
      <w:bookmarkStart w:id="166" w:name="_Toc13164049"/>
      <w:bookmarkStart w:id="167" w:name="_Toc13164207"/>
      <w:bookmarkStart w:id="168" w:name="_Toc13164815"/>
      <w:bookmarkStart w:id="169" w:name="_Toc26101814"/>
      <w:bookmarkStart w:id="170" w:name="_Toc26168097"/>
      <w:bookmarkStart w:id="171" w:name="_Toc26168222"/>
      <w:bookmarkStart w:id="172" w:name="_Toc26383740"/>
      <w:bookmarkStart w:id="173" w:name="_Toc26402558"/>
      <w:bookmarkStart w:id="174" w:name="_Toc26405694"/>
      <w:bookmarkStart w:id="175" w:name="_Toc26433611"/>
      <w:bookmarkStart w:id="176" w:name="_Toc26439421"/>
      <w:bookmarkStart w:id="177" w:name="_Toc51162965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8" w:name="_Toc512869883"/>
      <w:bookmarkStart w:id="179" w:name="_Toc513120401"/>
      <w:bookmarkStart w:id="180" w:name="_Toc513174171"/>
      <w:bookmarkStart w:id="181" w:name="_Toc513174301"/>
      <w:bookmarkStart w:id="182" w:name="_Toc513439528"/>
      <w:bookmarkStart w:id="183" w:name="_Toc513441463"/>
      <w:bookmarkStart w:id="184" w:name="_Toc516135862"/>
      <w:bookmarkStart w:id="185" w:name="_Toc516135995"/>
      <w:bookmarkStart w:id="186" w:name="_Toc517463333"/>
      <w:bookmarkStart w:id="187" w:name="_Toc517463464"/>
      <w:bookmarkStart w:id="188" w:name="_Toc517475822"/>
      <w:bookmarkStart w:id="189" w:name="_Toc517475953"/>
      <w:bookmarkStart w:id="190" w:name="_Toc11615969"/>
      <w:bookmarkStart w:id="191" w:name="_Toc11616131"/>
      <w:bookmarkStart w:id="192" w:name="_Toc11637789"/>
      <w:bookmarkStart w:id="193" w:name="_Toc11640257"/>
      <w:bookmarkStart w:id="194" w:name="_Toc12749163"/>
      <w:bookmarkStart w:id="195" w:name="_Toc13096777"/>
      <w:bookmarkStart w:id="196" w:name="_Toc13154376"/>
      <w:bookmarkStart w:id="197" w:name="_Toc13164050"/>
      <w:bookmarkStart w:id="198" w:name="_Toc13164208"/>
      <w:bookmarkStart w:id="199" w:name="_Toc13164816"/>
      <w:bookmarkStart w:id="200" w:name="_Toc26101815"/>
      <w:bookmarkStart w:id="201" w:name="_Toc26168098"/>
      <w:bookmarkStart w:id="202" w:name="_Toc26168223"/>
      <w:bookmarkStart w:id="203" w:name="_Toc26383741"/>
      <w:bookmarkStart w:id="204" w:name="_Toc26402559"/>
      <w:bookmarkStart w:id="205" w:name="_Toc26405695"/>
      <w:bookmarkStart w:id="206" w:name="_Toc26433612"/>
      <w:bookmarkStart w:id="207" w:name="_Toc26439422"/>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8" w:name="_Toc512869884"/>
      <w:bookmarkStart w:id="209" w:name="_Toc513120402"/>
      <w:bookmarkStart w:id="210" w:name="_Toc513174172"/>
      <w:bookmarkStart w:id="211" w:name="_Toc513174302"/>
      <w:bookmarkStart w:id="212" w:name="_Toc513439529"/>
      <w:bookmarkStart w:id="213" w:name="_Toc513441464"/>
      <w:bookmarkStart w:id="214" w:name="_Toc516135863"/>
      <w:bookmarkStart w:id="215" w:name="_Toc516135996"/>
      <w:bookmarkStart w:id="216" w:name="_Toc517463334"/>
      <w:bookmarkStart w:id="217" w:name="_Toc517463465"/>
      <w:bookmarkStart w:id="218" w:name="_Toc517475823"/>
      <w:bookmarkStart w:id="219" w:name="_Toc517475954"/>
      <w:bookmarkStart w:id="220" w:name="_Toc11615970"/>
      <w:bookmarkStart w:id="221" w:name="_Toc11616132"/>
      <w:bookmarkStart w:id="222" w:name="_Toc11637790"/>
      <w:bookmarkStart w:id="223" w:name="_Toc11640258"/>
      <w:bookmarkStart w:id="224" w:name="_Toc12749164"/>
      <w:bookmarkStart w:id="225" w:name="_Toc13096778"/>
      <w:bookmarkStart w:id="226" w:name="_Toc13154377"/>
      <w:bookmarkStart w:id="227" w:name="_Toc13164051"/>
      <w:bookmarkStart w:id="228" w:name="_Toc13164209"/>
      <w:bookmarkStart w:id="229" w:name="_Toc13164817"/>
      <w:bookmarkStart w:id="230" w:name="_Toc26101816"/>
      <w:bookmarkStart w:id="231" w:name="_Toc26168099"/>
      <w:bookmarkStart w:id="232" w:name="_Toc26168224"/>
      <w:bookmarkStart w:id="233" w:name="_Toc26383742"/>
      <w:bookmarkStart w:id="234" w:name="_Toc26402560"/>
      <w:bookmarkStart w:id="235" w:name="_Toc26405696"/>
      <w:bookmarkStart w:id="236" w:name="_Toc26433613"/>
      <w:bookmarkStart w:id="237" w:name="_Toc26439423"/>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8" w:name="_Toc525074822"/>
      <w:bookmarkStart w:id="239" w:name="_Toc9365044"/>
      <w:bookmarkStart w:id="240" w:name="_Toc11637791"/>
      <w:bookmarkStart w:id="241" w:name="_Toc13164818"/>
      <w:bookmarkStart w:id="242" w:name="_Toc26439424"/>
      <w:bookmarkEnd w:id="177"/>
      <w:r w:rsidRPr="0032555B">
        <w:rPr>
          <w:rFonts w:cs="Times New Roman"/>
        </w:rPr>
        <w:t>Uraian Tugas Kerja Praktek</w:t>
      </w:r>
      <w:bookmarkEnd w:id="238"/>
      <w:bookmarkEnd w:id="239"/>
      <w:bookmarkEnd w:id="240"/>
      <w:bookmarkEnd w:id="241"/>
      <w:bookmarkEnd w:id="242"/>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3" w:name="_Toc26136574"/>
            <w:bookmarkStart w:id="244" w:name="_Toc26168399"/>
            <w:bookmarkStart w:id="245"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6" w:name="_Toc9365045"/>
      <w:bookmarkStart w:id="247" w:name="_Toc11637792"/>
      <w:bookmarkStart w:id="248" w:name="_Toc13164819"/>
      <w:bookmarkEnd w:id="243"/>
      <w:bookmarkEnd w:id="244"/>
      <w:bookmarkEnd w:id="24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9" w:name="_Toc26439425"/>
      <w:r w:rsidRPr="0032555B">
        <w:rPr>
          <w:rFonts w:cs="Times New Roman"/>
        </w:rPr>
        <w:lastRenderedPageBreak/>
        <w:t>Metode Pengerjaan Kerja Praktek</w:t>
      </w:r>
      <w:bookmarkEnd w:id="246"/>
      <w:bookmarkEnd w:id="247"/>
      <w:bookmarkEnd w:id="248"/>
      <w:bookmarkEnd w:id="24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50" w:name="_Toc9365046"/>
      <w:bookmarkStart w:id="251" w:name="_Toc11637793"/>
      <w:bookmarkStart w:id="252" w:name="_Toc13164820"/>
      <w:bookmarkStart w:id="253" w:name="_Toc26439426"/>
      <w:r w:rsidRPr="0032555B">
        <w:rPr>
          <w:rFonts w:cs="Times New Roman"/>
          <w:szCs w:val="24"/>
        </w:rPr>
        <w:t>Jadwal Pengerjaan</w:t>
      </w:r>
      <w:bookmarkEnd w:id="250"/>
      <w:bookmarkEnd w:id="251"/>
      <w:bookmarkEnd w:id="252"/>
      <w:bookmarkEnd w:id="25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4" w:name="_Toc519201996"/>
            <w:bookmarkStart w:id="255" w:name="_Toc524635925"/>
            <w:bookmarkStart w:id="256" w:name="_Toc525070155"/>
            <w:bookmarkStart w:id="257" w:name="_Toc525074825"/>
            <w:bookmarkStart w:id="258" w:name="_Toc26136575"/>
            <w:bookmarkStart w:id="259" w:name="_Toc26168400"/>
            <w:r w:rsidRPr="0032555B">
              <w:rPr>
                <w:rFonts w:ascii="Times New Roman" w:hAnsi="Times New Roman" w:cs="Times New Roman"/>
                <w:sz w:val="24"/>
                <w:szCs w:val="24"/>
                <w:lang w:eastAsia="id-ID"/>
              </w:rPr>
              <w:t>No</w:t>
            </w:r>
            <w:bookmarkEnd w:id="254"/>
            <w:bookmarkEnd w:id="255"/>
            <w:bookmarkEnd w:id="256"/>
            <w:bookmarkEnd w:id="257"/>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0" w:name="_Toc519201997"/>
            <w:bookmarkStart w:id="261" w:name="_Toc524635926"/>
            <w:bookmarkStart w:id="262" w:name="_Toc525070156"/>
            <w:bookmarkStart w:id="263" w:name="_Toc525074826"/>
            <w:r w:rsidRPr="0032555B">
              <w:rPr>
                <w:rFonts w:ascii="Times New Roman" w:hAnsi="Times New Roman" w:cs="Times New Roman"/>
                <w:sz w:val="24"/>
                <w:szCs w:val="24"/>
                <w:lang w:eastAsia="id-ID"/>
              </w:rPr>
              <w:t>Kegiatan</w:t>
            </w:r>
            <w:bookmarkEnd w:id="260"/>
            <w:bookmarkEnd w:id="261"/>
            <w:bookmarkEnd w:id="262"/>
            <w:bookmarkEnd w:id="263"/>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4" w:name="_Toc519201998"/>
            <w:bookmarkStart w:id="265" w:name="_Toc524635927"/>
            <w:bookmarkStart w:id="266" w:name="_Toc525070157"/>
            <w:bookmarkStart w:id="267" w:name="_Toc525074827"/>
            <w:r w:rsidRPr="0032555B">
              <w:rPr>
                <w:rFonts w:ascii="Times New Roman" w:hAnsi="Times New Roman" w:cs="Times New Roman"/>
                <w:sz w:val="24"/>
                <w:szCs w:val="24"/>
                <w:lang w:eastAsia="id-ID"/>
              </w:rPr>
              <w:t>Pengerjaan dalam hitungan bulan dan minggu</w:t>
            </w:r>
            <w:bookmarkEnd w:id="264"/>
            <w:bookmarkEnd w:id="265"/>
            <w:bookmarkEnd w:id="266"/>
            <w:bookmarkEnd w:id="267"/>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8" w:name="_Toc519202004"/>
            <w:bookmarkStart w:id="269" w:name="_Toc524635933"/>
            <w:bookmarkStart w:id="270" w:name="_Toc525070163"/>
            <w:bookmarkStart w:id="271" w:name="_Toc525074833"/>
            <w:r w:rsidRPr="0032555B">
              <w:rPr>
                <w:rFonts w:ascii="Times New Roman" w:hAnsi="Times New Roman" w:cs="Times New Roman"/>
                <w:sz w:val="24"/>
                <w:szCs w:val="24"/>
                <w:lang w:eastAsia="id-ID"/>
              </w:rPr>
              <w:t>I</w:t>
            </w:r>
            <w:bookmarkEnd w:id="268"/>
            <w:bookmarkEnd w:id="269"/>
            <w:bookmarkEnd w:id="270"/>
            <w:bookmarkEnd w:id="271"/>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2" w:name="_Toc519202005"/>
            <w:bookmarkStart w:id="273" w:name="_Toc524635934"/>
            <w:bookmarkStart w:id="274" w:name="_Toc525070164"/>
            <w:bookmarkStart w:id="275" w:name="_Toc525074834"/>
            <w:r w:rsidRPr="0032555B">
              <w:rPr>
                <w:rFonts w:ascii="Times New Roman" w:hAnsi="Times New Roman" w:cs="Times New Roman"/>
                <w:sz w:val="24"/>
                <w:szCs w:val="24"/>
                <w:lang w:eastAsia="id-ID"/>
              </w:rPr>
              <w:t>II</w:t>
            </w:r>
            <w:bookmarkEnd w:id="272"/>
            <w:bookmarkEnd w:id="273"/>
            <w:bookmarkEnd w:id="274"/>
            <w:bookmarkEnd w:id="275"/>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6" w:name="_Toc519202006"/>
            <w:bookmarkStart w:id="277" w:name="_Toc524635935"/>
            <w:bookmarkStart w:id="278" w:name="_Toc525070165"/>
            <w:bookmarkStart w:id="279" w:name="_Toc525074835"/>
            <w:r w:rsidRPr="0032555B">
              <w:rPr>
                <w:rFonts w:ascii="Times New Roman" w:hAnsi="Times New Roman" w:cs="Times New Roman"/>
                <w:sz w:val="24"/>
                <w:szCs w:val="24"/>
                <w:lang w:eastAsia="id-ID"/>
              </w:rPr>
              <w:t>III</w:t>
            </w:r>
            <w:bookmarkEnd w:id="276"/>
            <w:bookmarkEnd w:id="277"/>
            <w:bookmarkEnd w:id="278"/>
            <w:bookmarkEnd w:id="279"/>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0" w:name="_Toc519202007"/>
            <w:bookmarkStart w:id="281" w:name="_Toc524635936"/>
            <w:bookmarkStart w:id="282" w:name="_Toc525070166"/>
            <w:bookmarkStart w:id="283" w:name="_Toc525074836"/>
            <w:r w:rsidRPr="0032555B">
              <w:rPr>
                <w:rFonts w:ascii="Times New Roman" w:hAnsi="Times New Roman" w:cs="Times New Roman"/>
                <w:sz w:val="24"/>
                <w:szCs w:val="24"/>
                <w:lang w:eastAsia="id-ID"/>
              </w:rPr>
              <w:t>IV</w:t>
            </w:r>
            <w:bookmarkEnd w:id="280"/>
            <w:bookmarkEnd w:id="281"/>
            <w:bookmarkEnd w:id="282"/>
            <w:bookmarkEnd w:id="283"/>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4" w:name="_Toc519202008"/>
            <w:bookmarkStart w:id="285" w:name="_Toc524635937"/>
            <w:bookmarkStart w:id="286" w:name="_Toc525070167"/>
            <w:bookmarkStart w:id="287" w:name="_Toc525074837"/>
            <w:r w:rsidRPr="0032555B">
              <w:rPr>
                <w:rFonts w:ascii="Times New Roman" w:hAnsi="Times New Roman" w:cs="Times New Roman"/>
                <w:sz w:val="24"/>
                <w:szCs w:val="24"/>
                <w:lang w:eastAsia="id-ID"/>
              </w:rPr>
              <w:t>I</w:t>
            </w:r>
            <w:bookmarkEnd w:id="284"/>
            <w:bookmarkEnd w:id="285"/>
            <w:bookmarkEnd w:id="286"/>
            <w:bookmarkEnd w:id="287"/>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8" w:name="_Toc519202009"/>
            <w:bookmarkStart w:id="289" w:name="_Toc524635938"/>
            <w:bookmarkStart w:id="290" w:name="_Toc525070168"/>
            <w:bookmarkStart w:id="291" w:name="_Toc525074838"/>
            <w:r w:rsidRPr="0032555B">
              <w:rPr>
                <w:rFonts w:ascii="Times New Roman" w:hAnsi="Times New Roman" w:cs="Times New Roman"/>
                <w:sz w:val="24"/>
                <w:szCs w:val="24"/>
                <w:lang w:eastAsia="id-ID"/>
              </w:rPr>
              <w:t>II</w:t>
            </w:r>
            <w:bookmarkEnd w:id="288"/>
            <w:bookmarkEnd w:id="289"/>
            <w:bookmarkEnd w:id="290"/>
            <w:bookmarkEnd w:id="29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2" w:name="_Toc26439718"/>
      <w:r w:rsidRPr="00E87521">
        <w:t xml:space="preserve">Tabel 3. </w:t>
      </w:r>
      <w:r w:rsidRPr="00E87521">
        <w:rPr>
          <w:lang w:val="en-US"/>
        </w:rPr>
        <w:t xml:space="preserve">2 </w:t>
      </w:r>
      <w:r w:rsidRPr="00E87521">
        <w:t>Jadwal Pengerjaan Kerja Praktek</w:t>
      </w:r>
      <w:bookmarkEnd w:id="258"/>
      <w:bookmarkEnd w:id="259"/>
      <w:bookmarkEnd w:id="29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3" w:name="_Toc11637794"/>
      <w:bookmarkStart w:id="294" w:name="_Toc13164821"/>
      <w:bookmarkStart w:id="295" w:name="_Toc26439427"/>
      <w:r w:rsidRPr="0032555B">
        <w:rPr>
          <w:rFonts w:cs="Times New Roman"/>
          <w:lang w:val="id-ID"/>
        </w:rPr>
        <w:t>LANDASAN TEORI</w:t>
      </w:r>
      <w:bookmarkEnd w:id="293"/>
      <w:bookmarkEnd w:id="294"/>
      <w:bookmarkEnd w:id="295"/>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6" w:name="_Toc513120408"/>
      <w:bookmarkStart w:id="297" w:name="_Toc513174178"/>
      <w:bookmarkStart w:id="298" w:name="_Toc513174308"/>
      <w:bookmarkStart w:id="299" w:name="_Toc513439535"/>
      <w:bookmarkStart w:id="300" w:name="_Toc513441470"/>
      <w:bookmarkStart w:id="301" w:name="_Toc516135869"/>
      <w:bookmarkStart w:id="302" w:name="_Toc516136002"/>
      <w:bookmarkStart w:id="303" w:name="_Toc517463340"/>
      <w:bookmarkStart w:id="304" w:name="_Toc517463471"/>
      <w:bookmarkStart w:id="305" w:name="_Toc517475829"/>
      <w:bookmarkStart w:id="306" w:name="_Toc517475960"/>
      <w:bookmarkStart w:id="307" w:name="_Toc11615975"/>
      <w:bookmarkStart w:id="308" w:name="_Toc11616137"/>
      <w:bookmarkStart w:id="309" w:name="_Toc11637795"/>
      <w:bookmarkStart w:id="310" w:name="_Toc11640263"/>
      <w:bookmarkStart w:id="311" w:name="_Toc12749169"/>
      <w:bookmarkStart w:id="312" w:name="_Toc13096783"/>
      <w:bookmarkStart w:id="313" w:name="_Toc13154382"/>
      <w:bookmarkStart w:id="314" w:name="_Toc13164056"/>
      <w:bookmarkStart w:id="315" w:name="_Toc13164214"/>
      <w:bookmarkStart w:id="316" w:name="_Toc13164822"/>
      <w:bookmarkStart w:id="317" w:name="_Toc26101821"/>
      <w:bookmarkStart w:id="318" w:name="_Toc26168104"/>
      <w:bookmarkStart w:id="319" w:name="_Toc26168229"/>
      <w:bookmarkStart w:id="320" w:name="_Toc26383747"/>
      <w:bookmarkStart w:id="321" w:name="_Toc26402565"/>
      <w:bookmarkStart w:id="322" w:name="_Toc26405701"/>
      <w:bookmarkStart w:id="323" w:name="_Toc26433618"/>
      <w:bookmarkStart w:id="324" w:name="_Toc26439428"/>
      <w:bookmarkStart w:id="325" w:name="_Toc511629663"/>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6" w:name="_Toc513120409"/>
      <w:bookmarkStart w:id="327" w:name="_Toc513174179"/>
      <w:bookmarkStart w:id="328" w:name="_Toc513174309"/>
      <w:bookmarkStart w:id="329" w:name="_Toc513439536"/>
      <w:bookmarkStart w:id="330" w:name="_Toc513441471"/>
      <w:bookmarkStart w:id="331" w:name="_Toc516135870"/>
      <w:bookmarkStart w:id="332" w:name="_Toc516136003"/>
      <w:bookmarkStart w:id="333" w:name="_Toc517463341"/>
      <w:bookmarkStart w:id="334" w:name="_Toc517463472"/>
      <w:bookmarkStart w:id="335" w:name="_Toc517475830"/>
      <w:bookmarkStart w:id="336" w:name="_Toc517475961"/>
      <w:bookmarkStart w:id="337" w:name="_Toc11615976"/>
      <w:bookmarkStart w:id="338" w:name="_Toc11616138"/>
      <w:bookmarkStart w:id="339" w:name="_Toc11637796"/>
      <w:bookmarkStart w:id="340" w:name="_Toc11640264"/>
      <w:bookmarkStart w:id="341" w:name="_Toc12749170"/>
      <w:bookmarkStart w:id="342" w:name="_Toc13096784"/>
      <w:bookmarkStart w:id="343" w:name="_Toc13154383"/>
      <w:bookmarkStart w:id="344" w:name="_Toc13164057"/>
      <w:bookmarkStart w:id="345" w:name="_Toc13164215"/>
      <w:bookmarkStart w:id="346" w:name="_Toc13164823"/>
      <w:bookmarkStart w:id="347" w:name="_Toc26101822"/>
      <w:bookmarkStart w:id="348" w:name="_Toc26168105"/>
      <w:bookmarkStart w:id="349" w:name="_Toc26168230"/>
      <w:bookmarkStart w:id="350" w:name="_Toc26383748"/>
      <w:bookmarkStart w:id="351" w:name="_Toc26402566"/>
      <w:bookmarkStart w:id="352" w:name="_Toc26405702"/>
      <w:bookmarkStart w:id="353" w:name="_Toc26433619"/>
      <w:bookmarkStart w:id="354" w:name="_Toc26439429"/>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5" w:name="_Toc513120410"/>
      <w:bookmarkStart w:id="356" w:name="_Toc513174180"/>
      <w:bookmarkStart w:id="357" w:name="_Toc513174310"/>
      <w:bookmarkStart w:id="358" w:name="_Toc513439537"/>
      <w:bookmarkStart w:id="359" w:name="_Toc513441472"/>
      <w:bookmarkStart w:id="360" w:name="_Toc516135871"/>
      <w:bookmarkStart w:id="361" w:name="_Toc516136004"/>
      <w:bookmarkStart w:id="362" w:name="_Toc517463342"/>
      <w:bookmarkStart w:id="363" w:name="_Toc517463473"/>
      <w:bookmarkStart w:id="364" w:name="_Toc517475831"/>
      <w:bookmarkStart w:id="365" w:name="_Toc517475962"/>
      <w:bookmarkStart w:id="366" w:name="_Toc11615977"/>
      <w:bookmarkStart w:id="367" w:name="_Toc11616139"/>
      <w:bookmarkStart w:id="368" w:name="_Toc11637797"/>
      <w:bookmarkStart w:id="369" w:name="_Toc11640265"/>
      <w:bookmarkStart w:id="370" w:name="_Toc12749171"/>
      <w:bookmarkStart w:id="371" w:name="_Toc13096785"/>
      <w:bookmarkStart w:id="372" w:name="_Toc13154384"/>
      <w:bookmarkStart w:id="373" w:name="_Toc13164058"/>
      <w:bookmarkStart w:id="374" w:name="_Toc13164216"/>
      <w:bookmarkStart w:id="375" w:name="_Toc13164824"/>
      <w:bookmarkStart w:id="376" w:name="_Toc26101823"/>
      <w:bookmarkStart w:id="377" w:name="_Toc26168106"/>
      <w:bookmarkStart w:id="378" w:name="_Toc26168231"/>
      <w:bookmarkStart w:id="379" w:name="_Toc26383749"/>
      <w:bookmarkStart w:id="380" w:name="_Toc26402567"/>
      <w:bookmarkStart w:id="381" w:name="_Toc26405703"/>
      <w:bookmarkStart w:id="382" w:name="_Toc26433620"/>
      <w:bookmarkStart w:id="383" w:name="_Toc26439430"/>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4" w:name="_Toc513120411"/>
      <w:bookmarkStart w:id="385" w:name="_Toc513174181"/>
      <w:bookmarkStart w:id="386" w:name="_Toc513174311"/>
      <w:bookmarkStart w:id="387" w:name="_Toc513439538"/>
      <w:bookmarkStart w:id="388" w:name="_Toc513441473"/>
      <w:bookmarkStart w:id="389" w:name="_Toc516135872"/>
      <w:bookmarkStart w:id="390" w:name="_Toc516136005"/>
      <w:bookmarkStart w:id="391" w:name="_Toc517463343"/>
      <w:bookmarkStart w:id="392" w:name="_Toc517463474"/>
      <w:bookmarkStart w:id="393" w:name="_Toc517475832"/>
      <w:bookmarkStart w:id="394" w:name="_Toc517475963"/>
      <w:bookmarkStart w:id="395" w:name="_Toc11615978"/>
      <w:bookmarkStart w:id="396" w:name="_Toc11616140"/>
      <w:bookmarkStart w:id="397" w:name="_Toc11637798"/>
      <w:bookmarkStart w:id="398" w:name="_Toc11640266"/>
      <w:bookmarkStart w:id="399" w:name="_Toc12749172"/>
      <w:bookmarkStart w:id="400" w:name="_Toc13096786"/>
      <w:bookmarkStart w:id="401" w:name="_Toc13154385"/>
      <w:bookmarkStart w:id="402" w:name="_Toc13164059"/>
      <w:bookmarkStart w:id="403" w:name="_Toc13164217"/>
      <w:bookmarkStart w:id="404" w:name="_Toc13164825"/>
      <w:bookmarkStart w:id="405" w:name="_Toc26101824"/>
      <w:bookmarkStart w:id="406" w:name="_Toc26168107"/>
      <w:bookmarkStart w:id="407" w:name="_Toc26168232"/>
      <w:bookmarkStart w:id="408" w:name="_Toc26383750"/>
      <w:bookmarkStart w:id="409" w:name="_Toc26402568"/>
      <w:bookmarkStart w:id="410" w:name="_Toc26405704"/>
      <w:bookmarkStart w:id="411" w:name="_Toc26433621"/>
      <w:bookmarkStart w:id="412" w:name="_Toc26439431"/>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3" w:name="_Toc26439432"/>
      <w:bookmarkStart w:id="414" w:name="_Toc11637799"/>
      <w:bookmarkStart w:id="415"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bookmarkEnd w:id="413"/>
      <w:proofErr w:type="spellEnd"/>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End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6" w:name="_Toc26439433"/>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16"/>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A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is a group of elements that are integrated with the common </w:t>
      </w:r>
      <w:proofErr w:type="spellStart"/>
      <w:r w:rsidRPr="00CB1E68">
        <w:rPr>
          <w:rFonts w:ascii="Times New Roman" w:hAnsi="Times New Roman" w:cs="Times New Roman"/>
          <w:sz w:val="24"/>
          <w:szCs w:val="24"/>
          <w:lang w:val="en-US"/>
        </w:rPr>
        <w:t>porpose</w:t>
      </w:r>
      <w:proofErr w:type="spellEnd"/>
      <w:r w:rsidRPr="00CB1E68">
        <w:rPr>
          <w:rFonts w:ascii="Times New Roman" w:hAnsi="Times New Roman" w:cs="Times New Roman"/>
          <w:sz w:val="24"/>
          <w:szCs w:val="24"/>
          <w:lang w:val="en-US"/>
        </w:rPr>
        <w:t xml:space="preserve"> of achieving an objecti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7" w:name="_Toc26439434"/>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bookmarkEnd w:id="417"/>
      <w:proofErr w:type="spellEnd"/>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8" w:name="_Toc2643943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18"/>
      <w:proofErr w:type="spellEnd"/>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9" w:name="_Toc26439436"/>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19"/>
      <w:proofErr w:type="spellEnd"/>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20" w:name="_Toc2643943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bookmarkEnd w:id="420"/>
      <w:proofErr w:type="spellEnd"/>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1" w:name="_Toc26439438"/>
      <w:bookmarkEnd w:id="325"/>
      <w:bookmarkEnd w:id="414"/>
      <w:bookmarkEnd w:id="41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21"/>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Planning).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2" w:name="_Toc26439439"/>
      <w:bookmarkStart w:id="423" w:name="_Toc511629667"/>
      <w:bookmarkStart w:id="424" w:name="_Toc11637807"/>
      <w:bookmarkStart w:id="425"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22"/>
      <w:proofErr w:type="spellEnd"/>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End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lastRenderedPageBreak/>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End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6" w:name="_Toc26439440"/>
      <w:proofErr w:type="spellStart"/>
      <w:r>
        <w:rPr>
          <w:rFonts w:cs="Times New Roman"/>
          <w:lang w:val="en-US"/>
        </w:rPr>
        <w:lastRenderedPageBreak/>
        <w:t>Pengertian</w:t>
      </w:r>
      <w:proofErr w:type="spellEnd"/>
      <w:r>
        <w:rPr>
          <w:rFonts w:cs="Times New Roman"/>
          <w:lang w:val="en-US"/>
        </w:rPr>
        <w:t xml:space="preserve"> Surat</w:t>
      </w:r>
      <w:bookmarkEnd w:id="426"/>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form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End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7" w:name="_Toc26439441"/>
      <w:proofErr w:type="spellStart"/>
      <w:r>
        <w:rPr>
          <w:rFonts w:cs="Times New Roman"/>
          <w:lang w:val="en-US"/>
        </w:rPr>
        <w:t>Penggolongan</w:t>
      </w:r>
      <w:proofErr w:type="spellEnd"/>
      <w:r>
        <w:rPr>
          <w:rFonts w:cs="Times New Roman"/>
          <w:lang w:val="en-US"/>
        </w:rPr>
        <w:t xml:space="preserve"> Surat</w:t>
      </w:r>
      <w:bookmarkEnd w:id="427"/>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lastRenderedPageBreak/>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8" w:name="_Toc26439442"/>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28"/>
      <w:proofErr w:type="spellEnd"/>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9" w:name="_Toc26439443"/>
      <w:r w:rsidRPr="0032555B">
        <w:rPr>
          <w:rFonts w:cs="Times New Roman"/>
        </w:rPr>
        <w:lastRenderedPageBreak/>
        <w:t>Perangkat Analisa Sistem</w:t>
      </w:r>
      <w:bookmarkEnd w:id="423"/>
      <w:bookmarkEnd w:id="424"/>
      <w:bookmarkEnd w:id="425"/>
      <w:bookmarkEnd w:id="429"/>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30" w:name="_Toc511629669"/>
      <w:bookmarkStart w:id="431" w:name="_Toc11637808"/>
      <w:bookmarkStart w:id="432" w:name="_Toc13164835"/>
      <w:bookmarkStart w:id="433" w:name="_Toc26439444"/>
      <w:r w:rsidRPr="0032555B">
        <w:rPr>
          <w:rFonts w:cs="Times New Roman"/>
          <w:i/>
        </w:rPr>
        <w:t>Use Case Diagram</w:t>
      </w:r>
      <w:bookmarkEnd w:id="430"/>
      <w:bookmarkEnd w:id="431"/>
      <w:bookmarkEnd w:id="432"/>
      <w:bookmarkEnd w:id="433"/>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4"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5" w:name="_Toc11637809"/>
      <w:bookmarkStart w:id="436" w:name="_Toc13164836"/>
      <w:bookmarkStart w:id="437" w:name="_Toc26439445"/>
      <w:r w:rsidRPr="0032555B">
        <w:rPr>
          <w:rFonts w:cs="Times New Roman"/>
          <w:i/>
        </w:rPr>
        <w:t>Class Diagram</w:t>
      </w:r>
      <w:bookmarkEnd w:id="434"/>
      <w:bookmarkEnd w:id="435"/>
      <w:bookmarkEnd w:id="436"/>
      <w:bookmarkEnd w:id="437"/>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8" w:name="_Toc511629671"/>
      <w:bookmarkStart w:id="439" w:name="_Toc11637810"/>
      <w:bookmarkStart w:id="440" w:name="_Toc13164837"/>
      <w:bookmarkStart w:id="441" w:name="_Toc26439446"/>
      <w:r w:rsidRPr="0032555B">
        <w:rPr>
          <w:rFonts w:cs="Times New Roman"/>
          <w:i/>
        </w:rPr>
        <w:t>Sequence Diagram</w:t>
      </w:r>
      <w:bookmarkEnd w:id="438"/>
      <w:bookmarkEnd w:id="439"/>
      <w:bookmarkEnd w:id="440"/>
      <w:bookmarkEnd w:id="441"/>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2" w:name="_Toc11637811"/>
      <w:bookmarkStart w:id="443" w:name="_Toc13164838"/>
      <w:bookmarkStart w:id="444" w:name="_Toc26439447"/>
      <w:r w:rsidRPr="0032555B">
        <w:rPr>
          <w:rFonts w:cs="Times New Roman"/>
          <w:i/>
        </w:rPr>
        <w:lastRenderedPageBreak/>
        <w:t>Deployment Diagram</w:t>
      </w:r>
      <w:bookmarkEnd w:id="442"/>
      <w:bookmarkEnd w:id="443"/>
      <w:bookmarkEnd w:id="444"/>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5" w:name="_Toc511629675"/>
      <w:bookmarkStart w:id="446" w:name="_Toc11637812"/>
      <w:bookmarkStart w:id="447" w:name="_Toc13164839"/>
      <w:bookmarkStart w:id="448" w:name="_Toc26439448"/>
      <w:r w:rsidRPr="0032555B">
        <w:rPr>
          <w:rFonts w:cs="Times New Roman"/>
          <w:i/>
        </w:rPr>
        <w:t>MySQL</w:t>
      </w:r>
      <w:bookmarkEnd w:id="445"/>
      <w:bookmarkEnd w:id="446"/>
      <w:bookmarkEnd w:id="447"/>
      <w:bookmarkEnd w:id="448"/>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9" w:name="_Toc511629676"/>
      <w:bookmarkStart w:id="450" w:name="_Toc11637813"/>
      <w:bookmarkStart w:id="451" w:name="_Toc13164840"/>
      <w:bookmarkStart w:id="452" w:name="_Toc26439449"/>
      <w:r w:rsidRPr="0032555B">
        <w:rPr>
          <w:rFonts w:cs="Times New Roman"/>
          <w:i/>
        </w:rPr>
        <w:t xml:space="preserve">Hypertext Markup Language </w:t>
      </w:r>
      <w:r w:rsidRPr="0032555B">
        <w:rPr>
          <w:rFonts w:cs="Times New Roman"/>
        </w:rPr>
        <w:t>(HTML)</w:t>
      </w:r>
      <w:bookmarkEnd w:id="449"/>
      <w:bookmarkEnd w:id="450"/>
      <w:bookmarkEnd w:id="451"/>
      <w:bookmarkEnd w:id="452"/>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3" w:name="_Toc511629677"/>
      <w:bookmarkStart w:id="454" w:name="_Toc11637814"/>
      <w:bookmarkStart w:id="455" w:name="_Toc13164841"/>
      <w:bookmarkStart w:id="456" w:name="_Toc26439450"/>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53"/>
      <w:bookmarkEnd w:id="454"/>
      <w:bookmarkEnd w:id="455"/>
      <w:bookmarkEnd w:id="456"/>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lastRenderedPageBreak/>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7" w:name="_Toc11637815"/>
      <w:bookmarkStart w:id="458" w:name="_Toc11640283"/>
      <w:bookmarkStart w:id="459" w:name="_Toc13164842"/>
      <w:bookmarkStart w:id="460" w:name="_Toc26439451"/>
      <w:r w:rsidRPr="0032555B">
        <w:rPr>
          <w:rFonts w:cs="Times New Roman"/>
          <w:lang w:val="id-ID"/>
        </w:rPr>
        <w:t>ANALISA DAN PERANCANGAN</w:t>
      </w:r>
      <w:bookmarkEnd w:id="457"/>
      <w:bookmarkEnd w:id="458"/>
      <w:bookmarkEnd w:id="459"/>
      <w:bookmarkEnd w:id="460"/>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1" w:name="_Toc513120426"/>
      <w:bookmarkStart w:id="462" w:name="_Toc513174196"/>
      <w:bookmarkStart w:id="463" w:name="_Toc513174326"/>
      <w:bookmarkStart w:id="464" w:name="_Toc513439553"/>
      <w:bookmarkStart w:id="465" w:name="_Toc513441488"/>
      <w:bookmarkStart w:id="466" w:name="_Toc516135887"/>
      <w:bookmarkStart w:id="467" w:name="_Toc516136020"/>
      <w:bookmarkStart w:id="468" w:name="_Toc517463357"/>
      <w:bookmarkStart w:id="469" w:name="_Toc517463488"/>
      <w:bookmarkStart w:id="470" w:name="_Toc517475847"/>
      <w:bookmarkStart w:id="471" w:name="_Toc517475978"/>
      <w:bookmarkStart w:id="472" w:name="_Toc11615995"/>
      <w:bookmarkStart w:id="473" w:name="_Toc11616157"/>
      <w:bookmarkStart w:id="474" w:name="_Toc11637816"/>
      <w:bookmarkStart w:id="475" w:name="_Toc11640284"/>
      <w:bookmarkStart w:id="476" w:name="_Toc12749190"/>
      <w:bookmarkStart w:id="477" w:name="_Toc13096804"/>
      <w:bookmarkStart w:id="478" w:name="_Toc13154403"/>
      <w:bookmarkStart w:id="479" w:name="_Toc13164077"/>
      <w:bookmarkStart w:id="480" w:name="_Toc13164235"/>
      <w:bookmarkStart w:id="481" w:name="_Toc13164843"/>
      <w:bookmarkStart w:id="482" w:name="_Toc26101845"/>
      <w:bookmarkStart w:id="483" w:name="_Toc26168128"/>
      <w:bookmarkStart w:id="484" w:name="_Toc26168253"/>
      <w:bookmarkStart w:id="485" w:name="_Toc26383771"/>
      <w:bookmarkStart w:id="486" w:name="_Toc26402589"/>
      <w:bookmarkStart w:id="487" w:name="_Toc26405725"/>
      <w:bookmarkStart w:id="488" w:name="_Toc26433642"/>
      <w:bookmarkStart w:id="489" w:name="_Toc26439452"/>
      <w:bookmarkStart w:id="490" w:name="_Toc511629681"/>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1" w:name="_Toc513120427"/>
      <w:bookmarkStart w:id="492" w:name="_Toc513174197"/>
      <w:bookmarkStart w:id="493" w:name="_Toc513174327"/>
      <w:bookmarkStart w:id="494" w:name="_Toc513439554"/>
      <w:bookmarkStart w:id="495" w:name="_Toc513441489"/>
      <w:bookmarkStart w:id="496" w:name="_Toc516135888"/>
      <w:bookmarkStart w:id="497" w:name="_Toc516136021"/>
      <w:bookmarkStart w:id="498" w:name="_Toc517463358"/>
      <w:bookmarkStart w:id="499" w:name="_Toc517463489"/>
      <w:bookmarkStart w:id="500" w:name="_Toc517475848"/>
      <w:bookmarkStart w:id="501" w:name="_Toc517475979"/>
      <w:bookmarkStart w:id="502" w:name="_Toc11615996"/>
      <w:bookmarkStart w:id="503" w:name="_Toc11616158"/>
      <w:bookmarkStart w:id="504" w:name="_Toc11637817"/>
      <w:bookmarkStart w:id="505" w:name="_Toc11640285"/>
      <w:bookmarkStart w:id="506" w:name="_Toc12749191"/>
      <w:bookmarkStart w:id="507" w:name="_Toc13096805"/>
      <w:bookmarkStart w:id="508" w:name="_Toc13154404"/>
      <w:bookmarkStart w:id="509" w:name="_Toc13164078"/>
      <w:bookmarkStart w:id="510" w:name="_Toc13164236"/>
      <w:bookmarkStart w:id="511" w:name="_Toc13164844"/>
      <w:bookmarkStart w:id="512" w:name="_Toc26101846"/>
      <w:bookmarkStart w:id="513" w:name="_Toc26168129"/>
      <w:bookmarkStart w:id="514" w:name="_Toc26168254"/>
      <w:bookmarkStart w:id="515" w:name="_Toc26383772"/>
      <w:bookmarkStart w:id="516" w:name="_Toc26402590"/>
      <w:bookmarkStart w:id="517" w:name="_Toc26405726"/>
      <w:bookmarkStart w:id="518" w:name="_Toc26433643"/>
      <w:bookmarkStart w:id="519" w:name="_Toc26439453"/>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20" w:name="_Toc513120428"/>
      <w:bookmarkStart w:id="521" w:name="_Toc513174198"/>
      <w:bookmarkStart w:id="522" w:name="_Toc513174328"/>
      <w:bookmarkStart w:id="523" w:name="_Toc513439555"/>
      <w:bookmarkStart w:id="524" w:name="_Toc513441490"/>
      <w:bookmarkStart w:id="525" w:name="_Toc516135889"/>
      <w:bookmarkStart w:id="526" w:name="_Toc516136022"/>
      <w:bookmarkStart w:id="527" w:name="_Toc517463359"/>
      <w:bookmarkStart w:id="528" w:name="_Toc517463490"/>
      <w:bookmarkStart w:id="529" w:name="_Toc517475849"/>
      <w:bookmarkStart w:id="530" w:name="_Toc517475980"/>
      <w:bookmarkStart w:id="531" w:name="_Toc11615997"/>
      <w:bookmarkStart w:id="532" w:name="_Toc11616159"/>
      <w:bookmarkStart w:id="533" w:name="_Toc11637818"/>
      <w:bookmarkStart w:id="534" w:name="_Toc11640286"/>
      <w:bookmarkStart w:id="535" w:name="_Toc12749192"/>
      <w:bookmarkStart w:id="536" w:name="_Toc13096806"/>
      <w:bookmarkStart w:id="537" w:name="_Toc13154405"/>
      <w:bookmarkStart w:id="538" w:name="_Toc13164079"/>
      <w:bookmarkStart w:id="539" w:name="_Toc13164237"/>
      <w:bookmarkStart w:id="540" w:name="_Toc13164845"/>
      <w:bookmarkStart w:id="541" w:name="_Toc26101847"/>
      <w:bookmarkStart w:id="542" w:name="_Toc26168130"/>
      <w:bookmarkStart w:id="543" w:name="_Toc26168255"/>
      <w:bookmarkStart w:id="544" w:name="_Toc26383773"/>
      <w:bookmarkStart w:id="545" w:name="_Toc26402591"/>
      <w:bookmarkStart w:id="546" w:name="_Toc26405727"/>
      <w:bookmarkStart w:id="547" w:name="_Toc26433644"/>
      <w:bookmarkStart w:id="548" w:name="_Toc26439454"/>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9" w:name="_Toc513120429"/>
      <w:bookmarkStart w:id="550" w:name="_Toc513174199"/>
      <w:bookmarkStart w:id="551" w:name="_Toc513174329"/>
      <w:bookmarkStart w:id="552" w:name="_Toc513439556"/>
      <w:bookmarkStart w:id="553" w:name="_Toc513441491"/>
      <w:bookmarkStart w:id="554" w:name="_Toc516135890"/>
      <w:bookmarkStart w:id="555" w:name="_Toc516136023"/>
      <w:bookmarkStart w:id="556" w:name="_Toc517463360"/>
      <w:bookmarkStart w:id="557" w:name="_Toc517463491"/>
      <w:bookmarkStart w:id="558" w:name="_Toc517475850"/>
      <w:bookmarkStart w:id="559" w:name="_Toc517475981"/>
      <w:bookmarkStart w:id="560" w:name="_Toc11615998"/>
      <w:bookmarkStart w:id="561" w:name="_Toc11616160"/>
      <w:bookmarkStart w:id="562" w:name="_Toc11637819"/>
      <w:bookmarkStart w:id="563" w:name="_Toc11640287"/>
      <w:bookmarkStart w:id="564" w:name="_Toc12749193"/>
      <w:bookmarkStart w:id="565" w:name="_Toc13096807"/>
      <w:bookmarkStart w:id="566" w:name="_Toc13154406"/>
      <w:bookmarkStart w:id="567" w:name="_Toc13164080"/>
      <w:bookmarkStart w:id="568" w:name="_Toc13164238"/>
      <w:bookmarkStart w:id="569" w:name="_Toc13164846"/>
      <w:bookmarkStart w:id="570" w:name="_Toc26101848"/>
      <w:bookmarkStart w:id="571" w:name="_Toc26168131"/>
      <w:bookmarkStart w:id="572" w:name="_Toc26168256"/>
      <w:bookmarkStart w:id="573" w:name="_Toc26383774"/>
      <w:bookmarkStart w:id="574" w:name="_Toc26402592"/>
      <w:bookmarkStart w:id="575" w:name="_Toc26405728"/>
      <w:bookmarkStart w:id="576" w:name="_Toc26433645"/>
      <w:bookmarkStart w:id="577" w:name="_Toc26439455"/>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8" w:name="_Toc513120430"/>
      <w:bookmarkStart w:id="579" w:name="_Toc513174200"/>
      <w:bookmarkStart w:id="580" w:name="_Toc513174330"/>
      <w:bookmarkStart w:id="581" w:name="_Toc513439557"/>
      <w:bookmarkStart w:id="582" w:name="_Toc513441492"/>
      <w:bookmarkStart w:id="583" w:name="_Toc516135891"/>
      <w:bookmarkStart w:id="584" w:name="_Toc516136024"/>
      <w:bookmarkStart w:id="585" w:name="_Toc517463361"/>
      <w:bookmarkStart w:id="586" w:name="_Toc517463492"/>
      <w:bookmarkStart w:id="587" w:name="_Toc517475851"/>
      <w:bookmarkStart w:id="588" w:name="_Toc517475982"/>
      <w:bookmarkStart w:id="589" w:name="_Toc11615999"/>
      <w:bookmarkStart w:id="590" w:name="_Toc11616161"/>
      <w:bookmarkStart w:id="591" w:name="_Toc11637820"/>
      <w:bookmarkStart w:id="592" w:name="_Toc11640288"/>
      <w:bookmarkStart w:id="593" w:name="_Toc12749194"/>
      <w:bookmarkStart w:id="594" w:name="_Toc13096808"/>
      <w:bookmarkStart w:id="595" w:name="_Toc13154407"/>
      <w:bookmarkStart w:id="596" w:name="_Toc13164081"/>
      <w:bookmarkStart w:id="597" w:name="_Toc13164239"/>
      <w:bookmarkStart w:id="598" w:name="_Toc13164847"/>
      <w:bookmarkStart w:id="599" w:name="_Toc26101849"/>
      <w:bookmarkStart w:id="600" w:name="_Toc26168132"/>
      <w:bookmarkStart w:id="601" w:name="_Toc26168257"/>
      <w:bookmarkStart w:id="602" w:name="_Toc26383775"/>
      <w:bookmarkStart w:id="603" w:name="_Toc26402593"/>
      <w:bookmarkStart w:id="604" w:name="_Toc26405729"/>
      <w:bookmarkStart w:id="605" w:name="_Toc26433646"/>
      <w:bookmarkStart w:id="606" w:name="_Toc26439456"/>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7" w:name="_Toc11637821"/>
      <w:bookmarkStart w:id="608" w:name="_Toc11640289"/>
      <w:bookmarkStart w:id="609" w:name="_Toc13164848"/>
      <w:bookmarkStart w:id="610" w:name="_Toc26439457"/>
      <w:r w:rsidRPr="0032555B">
        <w:rPr>
          <w:rFonts w:cs="Times New Roman"/>
        </w:rPr>
        <w:t>Analisa Sistem Lama</w:t>
      </w:r>
      <w:bookmarkEnd w:id="490"/>
      <w:bookmarkEnd w:id="607"/>
      <w:bookmarkEnd w:id="608"/>
      <w:bookmarkEnd w:id="609"/>
      <w:bookmarkEnd w:id="610"/>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340227" w:rsidRDefault="00340227"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340227" w:rsidRDefault="00340227"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1" w:name="_Toc13160188"/>
      <w:bookmarkStart w:id="612"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1"/>
      <w:bookmarkEnd w:id="612"/>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3" w:name="_Toc511629682"/>
      <w:bookmarkStart w:id="614" w:name="_Toc11637822"/>
      <w:bookmarkStart w:id="615" w:name="_Toc11640290"/>
      <w:bookmarkStart w:id="616" w:name="_Toc13164849"/>
      <w:bookmarkStart w:id="617" w:name="_Toc26439458"/>
      <w:r w:rsidRPr="0032555B">
        <w:rPr>
          <w:rFonts w:cs="Times New Roman"/>
        </w:rPr>
        <w:lastRenderedPageBreak/>
        <w:t>Analisa Sistem Baru</w:t>
      </w:r>
      <w:bookmarkEnd w:id="613"/>
      <w:bookmarkEnd w:id="614"/>
      <w:bookmarkEnd w:id="615"/>
      <w:bookmarkEnd w:id="616"/>
      <w:bookmarkEnd w:id="617"/>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8" w:name="_Toc511629683"/>
      <w:bookmarkStart w:id="619" w:name="_Toc11637823"/>
      <w:bookmarkStart w:id="620" w:name="_Toc11640291"/>
      <w:bookmarkStart w:id="621" w:name="_Toc13164850"/>
      <w:bookmarkStart w:id="622" w:name="_Toc26439459"/>
      <w:r w:rsidRPr="0032555B">
        <w:rPr>
          <w:rFonts w:cs="Times New Roman"/>
        </w:rPr>
        <w:lastRenderedPageBreak/>
        <w:t>Kebutuhan Fungsional</w:t>
      </w:r>
      <w:bookmarkEnd w:id="618"/>
      <w:bookmarkEnd w:id="619"/>
      <w:bookmarkEnd w:id="620"/>
      <w:bookmarkEnd w:id="621"/>
      <w:bookmarkEnd w:id="622"/>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input dan edit,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End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3" w:name="_Toc511629684"/>
      <w:bookmarkStart w:id="624" w:name="_Toc11637824"/>
      <w:bookmarkStart w:id="625" w:name="_Toc11640292"/>
      <w:bookmarkStart w:id="626" w:name="_Toc13164851"/>
      <w:bookmarkStart w:id="627" w:name="_Toc26439460"/>
      <w:r w:rsidRPr="0032555B">
        <w:rPr>
          <w:rFonts w:cs="Times New Roman"/>
          <w:i/>
        </w:rPr>
        <w:t>Use Case Diagram</w:t>
      </w:r>
      <w:bookmarkEnd w:id="623"/>
      <w:bookmarkEnd w:id="624"/>
      <w:bookmarkEnd w:id="625"/>
      <w:bookmarkEnd w:id="626"/>
      <w:bookmarkEnd w:id="627"/>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8" w:name="_Toc13160189"/>
      <w:bookmarkStart w:id="629"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8"/>
      <w:bookmarkEnd w:id="629"/>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30" w:name="_Toc13164852"/>
      <w:bookmarkStart w:id="631" w:name="_Toc26439461"/>
      <w:bookmarkStart w:id="632" w:name="_Hlk26109720"/>
      <w:r w:rsidRPr="00CD5B95">
        <w:rPr>
          <w:rFonts w:cs="Times New Roman"/>
          <w:i/>
          <w:sz w:val="24"/>
          <w:szCs w:val="24"/>
        </w:rPr>
        <w:lastRenderedPageBreak/>
        <w:t>Use Case Description</w:t>
      </w:r>
      <w:bookmarkEnd w:id="630"/>
      <w:bookmarkEnd w:id="631"/>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3" w:name="_Toc26439719"/>
      <w:r w:rsidRPr="00F1002F">
        <w:t xml:space="preserve">Tabel </w:t>
      </w:r>
      <w:r w:rsidRPr="00F1002F">
        <w:rPr>
          <w:lang w:val="en-US"/>
        </w:rPr>
        <w:t>5.</w:t>
      </w:r>
      <w:r w:rsidR="00DD0DEB">
        <w:rPr>
          <w:lang w:val="en-US"/>
        </w:rPr>
        <w:t>1</w:t>
      </w:r>
      <w:r w:rsidRPr="00F1002F">
        <w:t xml:space="preserve"> Use Case Description Login</w:t>
      </w:r>
      <w:bookmarkEnd w:id="633"/>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4"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4"/>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5"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5"/>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6" w:name="_Toc26439722"/>
      <w:r w:rsidRPr="00F1002F">
        <w:t xml:space="preserve">Tabel </w:t>
      </w:r>
      <w:r w:rsidRPr="00F1002F">
        <w:rPr>
          <w:lang w:val="en-US"/>
        </w:rPr>
        <w:t>5.</w:t>
      </w:r>
      <w:r>
        <w:rPr>
          <w:lang w:val="en-US"/>
        </w:rPr>
        <w:t>4</w:t>
      </w:r>
      <w:r w:rsidRPr="00F1002F">
        <w:t xml:space="preserve"> Use Case Description </w:t>
      </w:r>
      <w:r>
        <w:t>Melihat Profil</w:t>
      </w:r>
      <w:bookmarkEnd w:id="636"/>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7"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7"/>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8"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8"/>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9"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9"/>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40"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40"/>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1"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1"/>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2"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2"/>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3"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4"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4"/>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5"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5"/>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3"/>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6"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7"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8"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9"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50"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1"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2"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3"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4"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5"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6"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7"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8"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9"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60"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1"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2"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3"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4"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5"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6"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6"/>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7"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8"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9"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70"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1"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2"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3"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4"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5"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6"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7"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8"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9"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80"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80"/>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1"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2"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3"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4"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5"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6"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7"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8"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9"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9"/>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90"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1"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2"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3"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4"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5"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6"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7"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8"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9"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00"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1"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2"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5"/>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3"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4"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5"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5"/>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6"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6"/>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7"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8"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9"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10"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1"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2"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3"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4"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5"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6"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7"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8"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9"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20"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1"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2"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3"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4"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5"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6"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7"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8"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9"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30"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3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1"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2"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3"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4"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5"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6"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7"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8"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9"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40"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1"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1"/>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2"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3"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4"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5"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6"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7"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8"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9"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50"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1"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7"/>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2"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3"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4"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5"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6"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7"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8"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9"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60"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1"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7"/>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2" w:name="_Toc511629685"/>
      <w:bookmarkStart w:id="763" w:name="_Toc11637825"/>
      <w:bookmarkStart w:id="764" w:name="_Toc11640293"/>
      <w:bookmarkStart w:id="765" w:name="_Toc13164853"/>
      <w:bookmarkStart w:id="766" w:name="_Toc26439462"/>
      <w:bookmarkEnd w:id="632"/>
      <w:r w:rsidRPr="0032555B">
        <w:rPr>
          <w:rFonts w:cs="Times New Roman"/>
          <w:i/>
          <w:sz w:val="24"/>
          <w:szCs w:val="24"/>
        </w:rPr>
        <w:t>Sequence Diagram</w:t>
      </w:r>
      <w:bookmarkEnd w:id="762"/>
      <w:bookmarkEnd w:id="763"/>
      <w:bookmarkEnd w:id="764"/>
      <w:bookmarkEnd w:id="765"/>
      <w:bookmarkEnd w:id="766"/>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7" w:name="_Toc26439551"/>
      <w:r>
        <w:rPr>
          <w:lang w:val="en-US"/>
        </w:rPr>
        <w:t xml:space="preserve">Gambar 5.3 </w:t>
      </w:r>
      <w:r w:rsidRPr="00770190">
        <w:t>Sequence diagram</w:t>
      </w:r>
      <w:r>
        <w:rPr>
          <w:lang w:val="en-US"/>
        </w:rPr>
        <w:t xml:space="preserve"> </w:t>
      </w:r>
      <w:r w:rsidR="00160B75">
        <w:rPr>
          <w:lang w:val="en-US"/>
        </w:rPr>
        <w:t>Login</w:t>
      </w:r>
      <w:bookmarkEnd w:id="767"/>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8" w:name="_Toc26439552"/>
      <w:r>
        <w:rPr>
          <w:lang w:val="en-US"/>
        </w:rPr>
        <w:t xml:space="preserve">Gambar 5.4 </w:t>
      </w:r>
      <w:r w:rsidRPr="00770190">
        <w:t>Sequence diagram</w:t>
      </w:r>
      <w:r>
        <w:rPr>
          <w:lang w:val="en-US"/>
        </w:rPr>
        <w:t xml:space="preserve"> Forgot Password</w:t>
      </w:r>
      <w:bookmarkEnd w:id="768"/>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9" w:name="_Toc26439553"/>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69"/>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70" w:name="_Toc26439554"/>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70"/>
      <w:proofErr w:type="spellEnd"/>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1" w:name="_Toc26439555"/>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71"/>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2" w:name="_Toc26439556"/>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772"/>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3" w:name="_Toc26439557"/>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773"/>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4" w:name="_Toc26439558"/>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774"/>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5" w:name="_Toc26439559"/>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775"/>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6" w:name="_Toc26439560"/>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776"/>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7" w:name="_Toc26439561"/>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77"/>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8" w:name="_Toc26439562"/>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78"/>
      <w:proofErr w:type="spellEnd"/>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9" w:name="_Toc26439563"/>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79"/>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80" w:name="_Toc26439564"/>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80"/>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1" w:name="_Toc26439565"/>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81"/>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2" w:name="_Toc26439566"/>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82"/>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3" w:name="_Toc26439567"/>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83"/>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4" w:name="_Toc26439568"/>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84"/>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5" w:name="_Toc26439569"/>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85"/>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6" w:name="_Toc26439570"/>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86"/>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7" w:name="_Toc26439571"/>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87"/>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8" w:name="_Toc26439572"/>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88"/>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9" w:name="_Toc26439573"/>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89"/>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90" w:name="_Toc26439574"/>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90"/>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1" w:name="_Toc26439575"/>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91"/>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2" w:name="_Toc26439576"/>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92"/>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3" w:name="_Toc26439577"/>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93"/>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4" w:name="_Toc26439578"/>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94"/>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5" w:name="_Toc26439579"/>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95"/>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6" w:name="_Toc26439580"/>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96"/>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7" w:name="_Toc26439581"/>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97"/>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8" w:name="_Toc26439582"/>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98"/>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9" w:name="_Toc26439583"/>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99"/>
      <w:proofErr w:type="spellEnd"/>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00"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800"/>
      <w:proofErr w:type="spellEnd"/>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1" w:name="_Toc26439585"/>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801"/>
      <w:proofErr w:type="spellEnd"/>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2" w:name="_Toc26439586"/>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802"/>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3" w:name="_Toc26439587"/>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803"/>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4" w:name="_Toc26439588"/>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804"/>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5" w:name="_Toc26439589"/>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805"/>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6" w:name="_Toc26439590"/>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806"/>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7" w:name="_Toc26439591"/>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807"/>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8" w:name="_Toc26439592"/>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8"/>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9" w:name="_Toc26439593"/>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9"/>
      <w:proofErr w:type="spellEnd"/>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10" w:name="_Toc26439594"/>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0"/>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1" w:name="_Toc26439595"/>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1"/>
      <w:proofErr w:type="spellEnd"/>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2" w:name="_Toc26439596"/>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12"/>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3" w:name="_Toc26439597"/>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3"/>
      <w:proofErr w:type="spellEnd"/>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4" w:name="_Toc26439598"/>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814"/>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5" w:name="_Toc26439599"/>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5"/>
      <w:proofErr w:type="spellEnd"/>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6" w:name="_Toc26439600"/>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6"/>
      <w:proofErr w:type="spellEnd"/>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7" w:name="_Toc26439601"/>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17"/>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8" w:name="_Toc26439602"/>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818"/>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9" w:name="_Toc26439603"/>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9"/>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20" w:name="_Toc26439604"/>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0"/>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1" w:name="_Toc26439605"/>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1"/>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2" w:name="_Toc26439606"/>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22"/>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3" w:name="_Toc26439607"/>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823"/>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4" w:name="_Toc26439608"/>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4"/>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5" w:name="_Toc26439609"/>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5"/>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6" w:name="_Toc26439610"/>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6"/>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7" w:name="_Toc26439611"/>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827"/>
      <w:proofErr w:type="spellEnd"/>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8" w:name="_Toc26439612"/>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28"/>
      <w:proofErr w:type="spellEnd"/>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9" w:name="_Toc26439613"/>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29"/>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30" w:name="_Toc26439614"/>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30"/>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1" w:name="_Toc26439615"/>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831"/>
      <w:proofErr w:type="spellEnd"/>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2" w:name="_Toc26439616"/>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32"/>
      <w:proofErr w:type="spellEnd"/>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3" w:name="_Toc26439617"/>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33"/>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4" w:name="_Toc26439618"/>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34"/>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5" w:name="_Toc26439619"/>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35"/>
      <w:proofErr w:type="spellEnd"/>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6" w:name="_Toc26439620"/>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36"/>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7" w:name="_Toc26439621"/>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37"/>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8" w:name="_Toc26439622"/>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38"/>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9" w:name="_Toc26439623"/>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9"/>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40" w:name="_Toc26439624"/>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0"/>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1" w:name="_Toc26439625"/>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1"/>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2" w:name="_Toc26439626"/>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2"/>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3" w:name="_Toc26439627"/>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3"/>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4" w:name="_Toc26439628"/>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4"/>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5" w:name="_Toc26439629"/>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5"/>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6" w:name="_Toc26439630"/>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6"/>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7" w:name="_Toc26439631"/>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7"/>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8" w:name="_Toc26439632"/>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8"/>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9" w:name="_Toc26439633"/>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9"/>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50" w:name="_Toc26439634"/>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50"/>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1" w:name="_Toc26439635"/>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1"/>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2" w:name="_Toc26439636"/>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852"/>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3" w:name="_Toc26439637"/>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3"/>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4" w:name="_Toc26439638"/>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4"/>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5" w:name="_Toc26439639"/>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55"/>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6" w:name="_Toc26439640"/>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56"/>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7" w:name="_Toc26439641"/>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7"/>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8" w:name="_Toc26439642"/>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858"/>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9" w:name="_Toc26439643"/>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9"/>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60" w:name="_Toc26439644"/>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0"/>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1" w:name="_Toc26439645"/>
      <w:r>
        <w:rPr>
          <w:lang w:val="en-US"/>
        </w:rPr>
        <w:lastRenderedPageBreak/>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61"/>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2" w:name="_Toc26439646"/>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62"/>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3" w:name="_Toc26439647"/>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63"/>
      <w:proofErr w:type="spellEnd"/>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4" w:name="_Toc26439648"/>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4"/>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5" w:name="_Toc26439649"/>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65"/>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6" w:name="_Toc26439650"/>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66"/>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7" w:name="_Toc26439651"/>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7"/>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8" w:name="_Toc26439652"/>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868"/>
      <w:proofErr w:type="spellEnd"/>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9" w:name="_Toc26439653"/>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869"/>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70" w:name="_Toc26439654"/>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870"/>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1" w:name="_Toc26439655"/>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71"/>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2" w:name="_Toc26439656"/>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872"/>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3" w:name="_Toc26439657"/>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873"/>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4" w:name="_Toc26439658"/>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874"/>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5" w:name="_Toc26439659"/>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875"/>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6" w:name="_Toc26439660"/>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876"/>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7" w:name="_Toc26439661"/>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77"/>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8" w:name="_Toc26439662"/>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78"/>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9" w:name="_Toc26439663"/>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79"/>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80" w:name="_Toc26439664"/>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80"/>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1" w:name="_Toc26439665"/>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81"/>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2" w:name="_Toc26439666"/>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82"/>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3" w:name="_Toc26439667"/>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83"/>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4" w:name="_Toc26439668"/>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84"/>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5" w:name="_Toc26439669"/>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85"/>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6" w:name="_Toc26439670"/>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86"/>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7" w:name="_Toc26439671"/>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87"/>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8" w:name="_Toc26439672"/>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88"/>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9" w:name="_Toc26439673"/>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89"/>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90" w:name="_Toc26439674"/>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90"/>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1" w:name="_Toc13164854"/>
      <w:bookmarkStart w:id="892" w:name="_Toc26439463"/>
      <w:r w:rsidRPr="0032555B">
        <w:rPr>
          <w:rFonts w:cs="Times New Roman"/>
          <w:i/>
          <w:szCs w:val="28"/>
        </w:rPr>
        <w:t>Class Diagram</w:t>
      </w:r>
      <w:bookmarkEnd w:id="891"/>
      <w:bookmarkEnd w:id="892"/>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3" w:name="_Toc13160190"/>
      <w:bookmarkStart w:id="894" w:name="_Toc26439675"/>
      <w:r w:rsidRPr="00FE3D31">
        <w:t>Gambar 5.</w:t>
      </w:r>
      <w:r>
        <w:rPr>
          <w:lang w:val="en-US"/>
        </w:rPr>
        <w:t>127</w:t>
      </w:r>
      <w:r w:rsidRPr="00FE3D31">
        <w:rPr>
          <w:rStyle w:val="SubtleEmphasis"/>
          <w:i/>
        </w:rPr>
        <w:t xml:space="preserve"> </w:t>
      </w:r>
      <w:r w:rsidRPr="00FE3D31">
        <w:t>Class Diagram</w:t>
      </w:r>
      <w:bookmarkEnd w:id="893"/>
      <w:bookmarkEnd w:id="894"/>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5" w:name="_Toc11637827"/>
      <w:bookmarkStart w:id="896" w:name="_Toc11640295"/>
      <w:bookmarkStart w:id="897" w:name="_Toc13164855"/>
      <w:bookmarkStart w:id="898" w:name="_Toc26439464"/>
      <w:r w:rsidRPr="0032555B">
        <w:rPr>
          <w:rFonts w:cs="Times New Roman"/>
          <w:i/>
        </w:rPr>
        <w:lastRenderedPageBreak/>
        <w:t>Database</w:t>
      </w:r>
      <w:bookmarkEnd w:id="895"/>
      <w:bookmarkEnd w:id="896"/>
      <w:bookmarkEnd w:id="897"/>
      <w:bookmarkEnd w:id="898"/>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9" w:name="_Toc13160191"/>
      <w:bookmarkStart w:id="900" w:name="_Toc26439676"/>
      <w:r w:rsidRPr="00FE3D31">
        <w:t>Gambar 5.</w:t>
      </w:r>
      <w:r>
        <w:rPr>
          <w:lang w:val="en-US"/>
        </w:rPr>
        <w:t>128</w:t>
      </w:r>
      <w:r w:rsidR="00152027">
        <w:rPr>
          <w:rStyle w:val="SubtleEmphasis"/>
          <w:i/>
          <w:lang w:val="en-US"/>
        </w:rPr>
        <w:t xml:space="preserve"> </w:t>
      </w:r>
      <w:r w:rsidRPr="00FE3D31">
        <w:t xml:space="preserve">Database Sistem </w:t>
      </w:r>
      <w:bookmarkEnd w:id="899"/>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900"/>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1" w:name="_Toc511629689"/>
      <w:bookmarkStart w:id="902" w:name="_Toc11637828"/>
      <w:bookmarkStart w:id="903" w:name="_Toc11640296"/>
      <w:bookmarkStart w:id="904" w:name="_Toc13164856"/>
      <w:bookmarkStart w:id="905" w:name="_Toc26439465"/>
      <w:bookmarkStart w:id="906" w:name="_Hlk26285502"/>
      <w:r w:rsidRPr="0032555B">
        <w:rPr>
          <w:rFonts w:cs="Times New Roman"/>
        </w:rPr>
        <w:lastRenderedPageBreak/>
        <w:t>Rancangan Antarmuka</w:t>
      </w:r>
      <w:bookmarkEnd w:id="901"/>
      <w:bookmarkEnd w:id="902"/>
      <w:bookmarkEnd w:id="903"/>
      <w:bookmarkEnd w:id="904"/>
      <w:bookmarkEnd w:id="905"/>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7" w:name="_Toc11637843"/>
      <w:bookmarkStart w:id="908" w:name="_Toc11640311"/>
      <w:bookmarkStart w:id="909" w:name="_Toc13164871"/>
      <w:bookmarkStart w:id="910" w:name="_Toc26439466"/>
      <w:r w:rsidRPr="0032555B">
        <w:rPr>
          <w:rFonts w:cs="Times New Roman"/>
        </w:rPr>
        <w:t xml:space="preserve">Perancangan </w:t>
      </w:r>
      <w:bookmarkEnd w:id="907"/>
      <w:bookmarkEnd w:id="908"/>
      <w:r w:rsidRPr="0032555B">
        <w:rPr>
          <w:rFonts w:cs="Times New Roman"/>
        </w:rPr>
        <w:t xml:space="preserve">Antarmuka </w:t>
      </w:r>
      <w:bookmarkEnd w:id="909"/>
      <w:r>
        <w:rPr>
          <w:rFonts w:cs="Times New Roman"/>
          <w:lang w:val="en-US"/>
        </w:rPr>
        <w:t>Login</w:t>
      </w:r>
      <w:bookmarkEnd w:id="910"/>
    </w:p>
    <w:p w14:paraId="45FCF8ED" w14:textId="76F87676" w:rsidR="00BF2A6C" w:rsidRDefault="00776218" w:rsidP="00776218">
      <w:pPr>
        <w:spacing w:after="0" w:line="360" w:lineRule="auto"/>
        <w:ind w:left="567" w:firstLine="720"/>
        <w:jc w:val="both"/>
        <w:rPr>
          <w:rStyle w:val="Emphasis"/>
          <w:rFonts w:cs="Times New Roman"/>
          <w:lang w:val="en-US"/>
        </w:rPr>
      </w:pPr>
      <w:bookmarkStart w:id="91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1"/>
    </w:p>
    <w:p w14:paraId="081EB2D4" w14:textId="53EF1F57" w:rsidR="00BF2A6C" w:rsidRDefault="00BF2A6C" w:rsidP="00BF2A6C">
      <w:pPr>
        <w:pStyle w:val="Caption"/>
        <w:spacing w:line="360" w:lineRule="auto"/>
        <w:rPr>
          <w:lang w:val="en-US"/>
        </w:rPr>
      </w:pPr>
      <w:bookmarkStart w:id="912" w:name="_Toc2643967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bookmarkEnd w:id="912"/>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3" w:name="_Toc26439467"/>
      <w:r w:rsidRPr="0032555B">
        <w:rPr>
          <w:rFonts w:cs="Times New Roman"/>
        </w:rPr>
        <w:t xml:space="preserve">Perancangan Antarmuka </w:t>
      </w:r>
      <w:r>
        <w:rPr>
          <w:rFonts w:cs="Times New Roman"/>
          <w:lang w:val="en-US"/>
        </w:rPr>
        <w:t>Forgot Password</w:t>
      </w:r>
      <w:bookmarkEnd w:id="913"/>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4" w:name="_Toc26439678"/>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14"/>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5"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5"/>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6" w:name="_Toc26439679"/>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bookmarkEnd w:id="916"/>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7"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7"/>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8" w:name="_Toc26439680"/>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bookmarkEnd w:id="918"/>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9"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9"/>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20" w:name="_Toc26439681"/>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bookmarkEnd w:id="920"/>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1" w:name="_Toc26439471"/>
      <w:r w:rsidRPr="0032555B">
        <w:rPr>
          <w:rFonts w:cs="Times New Roman"/>
        </w:rPr>
        <w:t xml:space="preserve">Perancangan Antarmuka </w:t>
      </w:r>
      <w:r>
        <w:rPr>
          <w:rFonts w:cs="Times New Roman"/>
          <w:lang w:val="en-US"/>
        </w:rPr>
        <w:t>Menu Dashboard</w:t>
      </w:r>
      <w:bookmarkEnd w:id="921"/>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2" w:name="_Toc26439682"/>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bookmarkEnd w:id="922"/>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3" w:name="_Toc26439472"/>
      <w:r w:rsidRPr="0032555B">
        <w:rPr>
          <w:rFonts w:cs="Times New Roman"/>
        </w:rPr>
        <w:lastRenderedPageBreak/>
        <w:t xml:space="preserve">Perancangan Antarmuka </w:t>
      </w:r>
      <w:r>
        <w:rPr>
          <w:rFonts w:cs="Times New Roman"/>
          <w:lang w:val="en-US"/>
        </w:rPr>
        <w:t>Menu Role Access</w:t>
      </w:r>
      <w:bookmarkEnd w:id="923"/>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4" w:name="_Toc26439683"/>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924"/>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25" w:name="_Toc26439473"/>
      <w:r w:rsidRPr="0032555B">
        <w:rPr>
          <w:rFonts w:cs="Times New Roman"/>
        </w:rPr>
        <w:t xml:space="preserve">Perancangan Antarmuka </w:t>
      </w:r>
      <w:r>
        <w:rPr>
          <w:rFonts w:cs="Times New Roman"/>
          <w:lang w:val="en-US"/>
        </w:rPr>
        <w:t>Menu Role</w:t>
      </w:r>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43"/>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bookmarkEnd w:id="944"/>
      <w:proofErr w:type="spellEnd"/>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45"/>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bookmarkEnd w:id="946"/>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47"/>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bookmarkEnd w:id="948"/>
      <w:proofErr w:type="spellEnd"/>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49"/>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0"/>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51"/>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2"/>
      <w:proofErr w:type="spellEnd"/>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53"/>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bookmarkEnd w:id="954"/>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lastRenderedPageBreak/>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End w:id="958"/>
    </w:p>
    <w:bookmarkEnd w:id="906"/>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Toc26439500"/>
      <w:bookmarkStart w:id="1123" w:name="_Hlk26295100"/>
      <w:proofErr w:type="spellStart"/>
      <w:r>
        <w:rPr>
          <w:rFonts w:cs="Times New Roman"/>
          <w:lang w:val="en-US"/>
        </w:rPr>
        <w:t>Halaman</w:t>
      </w:r>
      <w:proofErr w:type="spellEnd"/>
      <w:r>
        <w:rPr>
          <w:rFonts w:cs="Times New Roman"/>
          <w:lang w:val="en-US"/>
        </w:rPr>
        <w:t xml:space="preserve"> Login</w:t>
      </w:r>
      <w:bookmarkEnd w:id="1122"/>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lastRenderedPageBreak/>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lastRenderedPageBreak/>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lastRenderedPageBreak/>
        <w:t xml:space="preserve">Menu </w:t>
      </w:r>
      <w:proofErr w:type="spellStart"/>
      <w:r>
        <w:rPr>
          <w:rFonts w:cs="Times New Roman"/>
          <w:lang w:val="en-US"/>
        </w:rPr>
        <w:t>Pegawai</w:t>
      </w:r>
      <w:bookmarkEnd w:id="1145"/>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bookmarkEnd w:id="1146"/>
      <w:proofErr w:type="spellEnd"/>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 xml:space="preserve">Menu Surat </w:t>
      </w:r>
      <w:proofErr w:type="spellStart"/>
      <w:r>
        <w:rPr>
          <w:rFonts w:cs="Times New Roman"/>
          <w:lang w:val="en-US"/>
        </w:rPr>
        <w:t>Masuk</w:t>
      </w:r>
      <w:bookmarkEnd w:id="1147"/>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1148"/>
      <w:proofErr w:type="spellEnd"/>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49"/>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 xml:space="preserve">6.14 Menu Surat </w:t>
      </w:r>
      <w:proofErr w:type="spellStart"/>
      <w:r>
        <w:rPr>
          <w:lang w:val="en-US"/>
        </w:rPr>
        <w:t>Disposisi</w:t>
      </w:r>
      <w:bookmarkEnd w:id="1150"/>
      <w:proofErr w:type="spellEnd"/>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3"/>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proofErr w:type="spellStart"/>
            <w:r>
              <w:rPr>
                <w:rStyle w:val="Emphasis"/>
                <w:szCs w:val="24"/>
                <w:lang w:val="en-US"/>
              </w:rPr>
              <w:t>Halaman</w:t>
            </w:r>
            <w:proofErr w:type="spellEnd"/>
            <w:r>
              <w:rPr>
                <w:rStyle w:val="Emphasis"/>
                <w:szCs w:val="24"/>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proofErr w:type="spellStart"/>
            <w:r w:rsidR="006E7C95">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proofErr w:type="spellStart"/>
            <w:r w:rsidR="00086D8B">
              <w:rPr>
                <w:rStyle w:val="Emphasis"/>
                <w:szCs w:val="24"/>
                <w:lang w:val="en-US"/>
              </w:rPr>
              <w:t>mengirim</w:t>
            </w:r>
            <w:proofErr w:type="spellEnd"/>
            <w:r w:rsidR="00086D8B">
              <w:rPr>
                <w:rStyle w:val="Emphasis"/>
                <w:szCs w:val="24"/>
                <w:lang w:val="en-US"/>
              </w:rPr>
              <w:t xml:space="preserve"> </w:t>
            </w:r>
            <w:proofErr w:type="spellStart"/>
            <w:r w:rsidR="00086D8B">
              <w:rPr>
                <w:rStyle w:val="Emphasis"/>
                <w:szCs w:val="24"/>
                <w:lang w:val="en-US"/>
              </w:rPr>
              <w:t>pesan</w:t>
            </w:r>
            <w:proofErr w:type="spellEnd"/>
            <w:r w:rsidR="00086D8B">
              <w:rPr>
                <w:rStyle w:val="Emphasis"/>
                <w:szCs w:val="24"/>
                <w:lang w:val="en-US"/>
              </w:rPr>
              <w:t xml:space="preserve"> yang </w:t>
            </w:r>
            <w:proofErr w:type="spellStart"/>
            <w:r w:rsidR="00086D8B">
              <w:rPr>
                <w:rStyle w:val="Emphasis"/>
                <w:szCs w:val="24"/>
                <w:lang w:val="en-US"/>
              </w:rPr>
              <w:t>berisi</w:t>
            </w:r>
            <w:proofErr w:type="spellEnd"/>
            <w:r w:rsidR="00086D8B">
              <w:rPr>
                <w:rStyle w:val="Emphasis"/>
                <w:szCs w:val="24"/>
                <w:lang w:val="en-US"/>
              </w:rPr>
              <w:t xml:space="preserve"> link reset password </w:t>
            </w:r>
            <w:proofErr w:type="spellStart"/>
            <w:r w:rsidR="00086D8B">
              <w:rPr>
                <w:rStyle w:val="Emphasis"/>
                <w:szCs w:val="24"/>
                <w:lang w:val="en-US"/>
              </w:rPr>
              <w:t>ke</w:t>
            </w:r>
            <w:proofErr w:type="spellEnd"/>
            <w:r w:rsidR="00086D8B">
              <w:rPr>
                <w:rStyle w:val="Emphasis"/>
                <w:szCs w:val="24"/>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proofErr w:type="spellStart"/>
            <w:r>
              <w:rPr>
                <w:rStyle w:val="Emphasis"/>
                <w:szCs w:val="24"/>
                <w:lang w:val="en-US"/>
              </w:rPr>
              <w:t>Berhasil</w:t>
            </w:r>
            <w:proofErr w:type="spellEnd"/>
            <w:r w:rsidR="0066705E">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proofErr w:type="spellStart"/>
            <w:r>
              <w:rPr>
                <w:rStyle w:val="Emphasis"/>
                <w:szCs w:val="24"/>
                <w:lang w:val="en-US"/>
              </w:rPr>
              <w:lastRenderedPageBreak/>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proofErr w:type="spellStart"/>
            <w:r>
              <w:rPr>
                <w:rStyle w:val="Emphasis"/>
                <w:szCs w:val="24"/>
                <w:lang w:val="en-US"/>
              </w:rPr>
              <w:t>Halaman</w:t>
            </w:r>
            <w:proofErr w:type="spellEnd"/>
            <w:r>
              <w:rPr>
                <w:rStyle w:val="Emphasis"/>
                <w:szCs w:val="24"/>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proofErr w:type="spellStart"/>
            <w:r>
              <w:rPr>
                <w:rStyle w:val="Emphasis"/>
                <w:szCs w:val="24"/>
                <w:lang w:val="en-US"/>
              </w:rPr>
              <w:t>Berhasil</w:t>
            </w:r>
            <w:proofErr w:type="spellEnd"/>
            <w:r>
              <w:rPr>
                <w:rStyle w:val="Emphasis"/>
                <w:szCs w:val="24"/>
              </w:rPr>
              <w:t xml:space="preserve"> </w:t>
            </w:r>
            <w:proofErr w:type="spellStart"/>
            <w:r>
              <w:rPr>
                <w:rStyle w:val="Emphasis"/>
                <w:szCs w:val="24"/>
                <w:lang w:val="en-US"/>
              </w:rPr>
              <w:t>mengirim</w:t>
            </w:r>
            <w:proofErr w:type="spellEnd"/>
            <w:r>
              <w:rPr>
                <w:rStyle w:val="Emphasis"/>
                <w:szCs w:val="24"/>
                <w:lang w:val="en-US"/>
              </w:rPr>
              <w:t xml:space="preserve"> link reset password </w:t>
            </w:r>
            <w:proofErr w:type="spellStart"/>
            <w:r>
              <w:rPr>
                <w:rStyle w:val="Emphasis"/>
                <w:szCs w:val="24"/>
                <w:lang w:val="en-US"/>
              </w:rPr>
              <w:t>ke</w:t>
            </w:r>
            <w:proofErr w:type="spellEnd"/>
            <w:r>
              <w:rPr>
                <w:rStyle w:val="Emphasis"/>
                <w:szCs w:val="24"/>
                <w:lang w:val="en-US"/>
              </w:rPr>
              <w:t xml:space="preserve"> email </w:t>
            </w:r>
            <w:proofErr w:type="spellStart"/>
            <w:r>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proofErr w:type="spellStart"/>
            <w:r>
              <w:rPr>
                <w:rStyle w:val="Emphasis"/>
                <w:szCs w:val="24"/>
                <w:lang w:val="en-US"/>
              </w:rPr>
              <w:t>dapat</w:t>
            </w:r>
            <w:proofErr w:type="spellEnd"/>
            <w:r>
              <w:rPr>
                <w:rStyle w:val="Emphasis"/>
                <w:szCs w:val="24"/>
                <w:lang w:val="en-US"/>
              </w:rPr>
              <w:t xml:space="preserve"> </w:t>
            </w:r>
            <w:proofErr w:type="spellStart"/>
            <w:r>
              <w:rPr>
                <w:rStyle w:val="Emphasis"/>
                <w:szCs w:val="24"/>
                <w:lang w:val="en-US"/>
              </w:rPr>
              <w:t>melihat</w:t>
            </w:r>
            <w:proofErr w:type="spellEnd"/>
            <w:r>
              <w:rPr>
                <w:rStyle w:val="Emphasis"/>
                <w:szCs w:val="24"/>
                <w:lang w:val="en-US"/>
              </w:rPr>
              <w:t xml:space="preserve"> data </w:t>
            </w:r>
            <w:proofErr w:type="spellStart"/>
            <w:r>
              <w:rPr>
                <w:rStyle w:val="Emphasis"/>
                <w:szCs w:val="24"/>
                <w:lang w:val="en-US"/>
              </w:rPr>
              <w:t>profil</w:t>
            </w:r>
            <w:proofErr w:type="spellEnd"/>
            <w:r>
              <w:rPr>
                <w:rStyle w:val="Emphasis"/>
                <w:szCs w:val="24"/>
                <w:lang w:val="en-US"/>
              </w:rPr>
              <w:t xml:space="preserve"> </w:t>
            </w:r>
            <w:proofErr w:type="spellStart"/>
            <w:r>
              <w:rPr>
                <w:rStyle w:val="Emphasis"/>
                <w:szCs w:val="24"/>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Menu My </w:t>
            </w:r>
            <w:proofErr w:type="spellStart"/>
            <w:r>
              <w:rPr>
                <w:rStyle w:val="Emphasis"/>
                <w:szCs w:val="24"/>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proofErr w:type="spellStart"/>
            <w:r>
              <w:rPr>
                <w:rStyle w:val="Emphasis"/>
                <w:szCs w:val="24"/>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 xml:space="preserve">My </w:t>
            </w:r>
            <w:proofErr w:type="spellStart"/>
            <w:r>
              <w:rPr>
                <w:rStyle w:val="Emphasis"/>
                <w:i/>
                <w:iCs w:val="0"/>
                <w:szCs w:val="24"/>
                <w:lang w:val="en-US"/>
              </w:rPr>
              <w:t>Profil</w:t>
            </w:r>
            <w:proofErr w:type="spellEnd"/>
            <w:r>
              <w:rPr>
                <w:rStyle w:val="Emphasis"/>
                <w:szCs w:val="24"/>
              </w:rPr>
              <w:t xml:space="preserve"> </w:t>
            </w:r>
            <w:proofErr w:type="spellStart"/>
            <w:r w:rsidR="00086D8B">
              <w:rPr>
                <w:rStyle w:val="Emphasis"/>
                <w:szCs w:val="24"/>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proofErr w:type="spellStart"/>
      <w:r>
        <w:rPr>
          <w:rFonts w:cs="Times New Roman"/>
          <w:lang w:val="en-US"/>
        </w:rPr>
        <w:t>Mengelola</w:t>
      </w:r>
      <w:bookmarkEnd w:id="1387"/>
      <w:proofErr w:type="spellEnd"/>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 xml:space="preserve">Title, menu, </w:t>
            </w:r>
            <w:proofErr w:type="spellStart"/>
            <w:r>
              <w:rPr>
                <w:rStyle w:val="Emphasis"/>
                <w:szCs w:val="24"/>
                <w:lang w:val="en-US"/>
              </w:rPr>
              <w:t>url</w:t>
            </w:r>
            <w:proofErr w:type="spellEnd"/>
            <w:r>
              <w:rPr>
                <w:rStyle w:val="Emphasis"/>
                <w:szCs w:val="24"/>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394"/>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proofErr w:type="spellStart"/>
            <w:r>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 xml:space="preserve">add new </w:t>
            </w:r>
            <w:proofErr w:type="spellStart"/>
            <w:r>
              <w:rPr>
                <w:rStyle w:val="Emphasis"/>
                <w:szCs w:val="24"/>
                <w:lang w:val="en-US"/>
              </w:rPr>
              <w:t>pegawa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proofErr w:type="spellStart"/>
            <w:r>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lastRenderedPageBreak/>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7D09A8">
              <w:rPr>
                <w:rStyle w:val="Emphasis"/>
                <w:szCs w:val="24"/>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7D09A8">
              <w:rPr>
                <w:rStyle w:val="Emphasis"/>
                <w:szCs w:val="24"/>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 xml:space="preserve">Nama, nip, </w:t>
            </w:r>
            <w:proofErr w:type="spellStart"/>
            <w:r>
              <w:rPr>
                <w:rStyle w:val="Emphasis"/>
                <w:szCs w:val="24"/>
                <w:lang w:val="en-US"/>
              </w:rPr>
              <w:t>jenis-kelamin</w:t>
            </w:r>
            <w:proofErr w:type="spellEnd"/>
            <w:r>
              <w:rPr>
                <w:rStyle w:val="Emphasis"/>
                <w:szCs w:val="24"/>
                <w:lang w:val="en-US"/>
              </w:rPr>
              <w:t xml:space="preserve">, </w:t>
            </w:r>
            <w:proofErr w:type="spellStart"/>
            <w:r>
              <w:rPr>
                <w:rStyle w:val="Emphasis"/>
                <w:szCs w:val="24"/>
                <w:lang w:val="en-US"/>
              </w:rPr>
              <w:t>tempat-lahir</w:t>
            </w:r>
            <w:proofErr w:type="spellEnd"/>
            <w:r>
              <w:rPr>
                <w:rStyle w:val="Emphasis"/>
                <w:szCs w:val="24"/>
                <w:lang w:val="en-US"/>
              </w:rPr>
              <w:t xml:space="preserve">, </w:t>
            </w:r>
            <w:proofErr w:type="spellStart"/>
            <w:r>
              <w:rPr>
                <w:rStyle w:val="Emphasis"/>
                <w:szCs w:val="24"/>
                <w:lang w:val="en-US"/>
              </w:rPr>
              <w:t>tanggal-lahir</w:t>
            </w:r>
            <w:proofErr w:type="spellEnd"/>
            <w:r>
              <w:rPr>
                <w:rStyle w:val="Emphasis"/>
                <w:szCs w:val="24"/>
                <w:lang w:val="en-US"/>
              </w:rPr>
              <w:t xml:space="preserve">, </w:t>
            </w:r>
            <w:proofErr w:type="spellStart"/>
            <w:r>
              <w:rPr>
                <w:rStyle w:val="Emphasis"/>
                <w:szCs w:val="24"/>
                <w:lang w:val="en-US"/>
              </w:rPr>
              <w:t>alamat</w:t>
            </w:r>
            <w:proofErr w:type="spellEnd"/>
            <w:r>
              <w:rPr>
                <w:rStyle w:val="Emphasis"/>
                <w:szCs w:val="24"/>
                <w:lang w:val="en-US"/>
              </w:rPr>
              <w:t xml:space="preserve">, </w:t>
            </w:r>
            <w:proofErr w:type="spellStart"/>
            <w:r>
              <w:rPr>
                <w:rStyle w:val="Emphasis"/>
                <w:szCs w:val="24"/>
                <w:lang w:val="en-US"/>
              </w:rPr>
              <w:t>jabatan</w:t>
            </w:r>
            <w:proofErr w:type="spellEnd"/>
            <w:r>
              <w:rPr>
                <w:rStyle w:val="Emphasis"/>
                <w:szCs w:val="24"/>
                <w:lang w:val="en-US"/>
              </w:rPr>
              <w:t xml:space="preserve"> dan </w:t>
            </w:r>
            <w:proofErr w:type="spellStart"/>
            <w:r>
              <w:rPr>
                <w:rStyle w:val="Emphasis"/>
                <w:szCs w:val="24"/>
                <w:lang w:val="en-US"/>
              </w:rPr>
              <w:t>bagian</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396"/>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proofErr w:type="spellStart"/>
            <w:r w:rsidR="00025804">
              <w:rPr>
                <w:rStyle w:val="Emphasis"/>
                <w:szCs w:val="24"/>
                <w:lang w:val="en-US"/>
              </w:rPr>
              <w:t>surat</w:t>
            </w:r>
            <w:proofErr w:type="spellEnd"/>
            <w:r w:rsidR="00025804">
              <w:rPr>
                <w:rStyle w:val="Emphasis"/>
                <w:szCs w:val="24"/>
                <w:lang w:val="en-US"/>
              </w:rPr>
              <w:t xml:space="preserve"> </w:t>
            </w:r>
            <w:proofErr w:type="spellStart"/>
            <w:r w:rsidR="00025804">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proofErr w:type="spellStart"/>
            <w:r w:rsidR="00D33778">
              <w:rPr>
                <w:rStyle w:val="Emphasis"/>
                <w:szCs w:val="24"/>
                <w:lang w:val="en-US"/>
              </w:rPr>
              <w:t>surat</w:t>
            </w:r>
            <w:proofErr w:type="spellEnd"/>
            <w:r w:rsidR="00D33778">
              <w:rPr>
                <w:rStyle w:val="Emphasis"/>
                <w:szCs w:val="24"/>
                <w:lang w:val="en-US"/>
              </w:rPr>
              <w:t xml:space="preserve"> </w:t>
            </w:r>
            <w:proofErr w:type="spellStart"/>
            <w:r w:rsidR="00D33778">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fil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proofErr w:type="spellStart"/>
            <w:r>
              <w:rPr>
                <w:rStyle w:val="Emphasis"/>
                <w:szCs w:val="24"/>
                <w:lang w:val="en-US"/>
              </w:rPr>
              <w:t>dihapus</w:t>
            </w:r>
            <w:proofErr w:type="spellEnd"/>
            <w:r>
              <w:rPr>
                <w:rStyle w:val="Emphasis"/>
                <w:szCs w:val="24"/>
              </w:rPr>
              <w:t xml:space="preserve"> </w:t>
            </w:r>
            <w:proofErr w:type="spellStart"/>
            <w:r>
              <w:rPr>
                <w:rStyle w:val="Emphasis"/>
                <w:szCs w:val="24"/>
                <w:lang w:val="en-US"/>
              </w:rPr>
              <w:t>didatabase</w:t>
            </w:r>
            <w:proofErr w:type="spellEnd"/>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proofErr w:type="spellStart"/>
            <w:r>
              <w:rPr>
                <w:rStyle w:val="Emphasis"/>
                <w:szCs w:val="24"/>
                <w:lang w:val="en-US"/>
              </w:rPr>
              <w:t>Klil</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tam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398"/>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 xml:space="preserve">upload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 xml:space="preserve">upload </w:t>
            </w:r>
            <w:proofErr w:type="spellStart"/>
            <w:r>
              <w:rPr>
                <w:rStyle w:val="Emphasis"/>
                <w:szCs w:val="24"/>
                <w:lang w:val="en-US"/>
              </w:rPr>
              <w:t>persetujua</w:t>
            </w:r>
            <w:proofErr w:type="spellEnd"/>
            <w:r>
              <w:rPr>
                <w:rStyle w:val="Emphasis"/>
                <w:szCs w:val="24"/>
                <w:lang w:val="en-US"/>
              </w:rPr>
              <w:t xml:space="preserve"> </w:t>
            </w:r>
            <w:proofErr w:type="spellStart"/>
            <w:r>
              <w:rPr>
                <w:rStyle w:val="Emphasis"/>
                <w:szCs w:val="24"/>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w:t>
            </w:r>
            <w:proofErr w:type="spellStart"/>
            <w:r>
              <w:rPr>
                <w:rStyle w:val="Emphasis"/>
                <w:szCs w:val="24"/>
                <w:lang w:val="en-US"/>
              </w:rPr>
              <w:t>persetujuan</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proofErr w:type="spellStart"/>
            <w:r>
              <w:rPr>
                <w:rStyle w:val="Emphasis"/>
                <w:szCs w:val="24"/>
                <w:lang w:val="en-US"/>
              </w:rPr>
              <w:t>setujui</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lastRenderedPageBreak/>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proofErr w:type="spellStart"/>
            <w:r>
              <w:rPr>
                <w:rStyle w:val="Emphasis"/>
                <w:szCs w:val="24"/>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disposisi</w:t>
            </w:r>
            <w:proofErr w:type="spellEnd"/>
            <w:r>
              <w:rPr>
                <w:rStyle w:val="Emphasis"/>
                <w:szCs w:val="24"/>
                <w:lang w:val="en-US"/>
              </w:rPr>
              <w:t xml:space="preserve">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proofErr w:type="spellStart"/>
            <w:r>
              <w:rPr>
                <w:rStyle w:val="Emphasis"/>
                <w:szCs w:val="24"/>
                <w:lang w:val="en-US"/>
              </w:rPr>
              <w:t>Pengirim</w:t>
            </w:r>
            <w:proofErr w:type="spellEnd"/>
            <w:r>
              <w:rPr>
                <w:rStyle w:val="Emphasis"/>
                <w:szCs w:val="24"/>
                <w:lang w:val="en-US"/>
              </w:rPr>
              <w:t xml:space="preserve">, no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tanggal</w:t>
            </w:r>
            <w:proofErr w:type="spellEnd"/>
            <w:r>
              <w:rPr>
                <w:rStyle w:val="Emphasis"/>
                <w:szCs w:val="24"/>
                <w:lang w:val="en-US"/>
              </w:rPr>
              <w:t xml:space="preserve"> </w:t>
            </w:r>
            <w:proofErr w:type="spellStart"/>
            <w:r>
              <w:rPr>
                <w:rStyle w:val="Emphasis"/>
                <w:szCs w:val="24"/>
                <w:lang w:val="en-US"/>
              </w:rPr>
              <w:t>surat</w:t>
            </w:r>
            <w:proofErr w:type="spellEnd"/>
            <w:r>
              <w:rPr>
                <w:rStyle w:val="Emphasis"/>
                <w:szCs w:val="24"/>
                <w:lang w:val="en-US"/>
              </w:rPr>
              <w:t xml:space="preserve"> </w:t>
            </w:r>
            <w:proofErr w:type="spellStart"/>
            <w:r>
              <w:rPr>
                <w:rStyle w:val="Emphasis"/>
                <w:szCs w:val="24"/>
                <w:lang w:val="en-US"/>
              </w:rPr>
              <w:t>masuk</w:t>
            </w:r>
            <w:proofErr w:type="spellEnd"/>
            <w:r>
              <w:rPr>
                <w:rStyle w:val="Emphasis"/>
                <w:szCs w:val="24"/>
                <w:lang w:val="en-US"/>
              </w:rPr>
              <w:t xml:space="preserve">, </w:t>
            </w:r>
            <w:proofErr w:type="spellStart"/>
            <w:r>
              <w:rPr>
                <w:rStyle w:val="Emphasis"/>
                <w:szCs w:val="24"/>
                <w:lang w:val="en-US"/>
              </w:rPr>
              <w:t>ringkasan</w:t>
            </w:r>
            <w:proofErr w:type="spellEnd"/>
            <w:r>
              <w:rPr>
                <w:rStyle w:val="Emphasis"/>
                <w:szCs w:val="24"/>
                <w:lang w:val="en-US"/>
              </w:rPr>
              <w:t xml:space="preserve">, </w:t>
            </w:r>
            <w:proofErr w:type="spellStart"/>
            <w:r>
              <w:rPr>
                <w:rStyle w:val="Emphasis"/>
                <w:szCs w:val="24"/>
                <w:lang w:val="en-US"/>
              </w:rPr>
              <w:t>tanngal</w:t>
            </w:r>
            <w:proofErr w:type="spellEnd"/>
            <w:r>
              <w:rPr>
                <w:rStyle w:val="Emphasis"/>
                <w:szCs w:val="24"/>
                <w:lang w:val="en-US"/>
              </w:rPr>
              <w:t xml:space="preserve"> </w:t>
            </w:r>
            <w:proofErr w:type="spellStart"/>
            <w:r>
              <w:rPr>
                <w:rStyle w:val="Emphasis"/>
                <w:szCs w:val="24"/>
                <w:lang w:val="en-US"/>
              </w:rPr>
              <w:t>akhir</w:t>
            </w:r>
            <w:proofErr w:type="spellEnd"/>
            <w:r>
              <w:rPr>
                <w:rStyle w:val="Emphasis"/>
                <w:szCs w:val="24"/>
                <w:lang w:val="en-US"/>
              </w:rPr>
              <w:t xml:space="preserve"> SPT, </w:t>
            </w:r>
            <w:proofErr w:type="spellStart"/>
            <w:r>
              <w:rPr>
                <w:rStyle w:val="Emphasis"/>
                <w:szCs w:val="24"/>
                <w:lang w:val="en-US"/>
              </w:rPr>
              <w:t>nama</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 xml:space="preserve">, nip </w:t>
            </w:r>
            <w:proofErr w:type="spellStart"/>
            <w:r>
              <w:rPr>
                <w:rStyle w:val="Emphasis"/>
                <w:szCs w:val="24"/>
                <w:lang w:val="en-US"/>
              </w:rPr>
              <w:t>pegawai</w:t>
            </w:r>
            <w:proofErr w:type="spellEnd"/>
            <w:r>
              <w:rPr>
                <w:rStyle w:val="Emphasis"/>
                <w:szCs w:val="24"/>
                <w:lang w:val="en-US"/>
              </w:rPr>
              <w:t xml:space="preserve"> dan </w:t>
            </w:r>
            <w:proofErr w:type="spellStart"/>
            <w:r>
              <w:rPr>
                <w:rStyle w:val="Emphasis"/>
                <w:szCs w:val="24"/>
                <w:lang w:val="en-US"/>
              </w:rPr>
              <w:t>jabatan</w:t>
            </w:r>
            <w:proofErr w:type="spellEnd"/>
            <w:r>
              <w:rPr>
                <w:rStyle w:val="Emphasis"/>
                <w:szCs w:val="24"/>
                <w:lang w:val="en-US"/>
              </w:rPr>
              <w:t xml:space="preserve"> </w:t>
            </w:r>
            <w:proofErr w:type="spellStart"/>
            <w:r>
              <w:rPr>
                <w:rStyle w:val="Emphasis"/>
                <w:szCs w:val="24"/>
                <w:lang w:val="en-US"/>
              </w:rPr>
              <w:t>pegawai</w:t>
            </w:r>
            <w:proofErr w:type="spellEnd"/>
            <w:r>
              <w:rPr>
                <w:rStyle w:val="Emphasis"/>
                <w:szCs w:val="24"/>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proofErr w:type="spellStart"/>
            <w:r>
              <w:rPr>
                <w:rStyle w:val="Emphasis"/>
                <w:szCs w:val="24"/>
                <w:lang w:val="en-US"/>
              </w:rPr>
              <w:t>ajukan</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proofErr w:type="spellStart"/>
            <w:r>
              <w:rPr>
                <w:rStyle w:val="Emphasis"/>
                <w:szCs w:val="24"/>
                <w:lang w:val="en-US"/>
              </w:rPr>
              <w:t>ontrol</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menampilkan</w:t>
            </w:r>
            <w:proofErr w:type="spellEnd"/>
            <w:r>
              <w:rPr>
                <w:rStyle w:val="Emphasis"/>
                <w:szCs w:val="24"/>
                <w:lang w:val="en-US"/>
              </w:rPr>
              <w:t xml:space="preserve"> </w:t>
            </w:r>
            <w:proofErr w:type="spellStart"/>
            <w:r>
              <w:rPr>
                <w:rStyle w:val="Emphasis"/>
                <w:szCs w:val="24"/>
                <w:lang w:val="en-US"/>
              </w:rPr>
              <w:t>halaman</w:t>
            </w:r>
            <w:proofErr w:type="spellEnd"/>
            <w:r>
              <w:rPr>
                <w:rStyle w:val="Emphasis"/>
                <w:szCs w:val="24"/>
                <w:lang w:val="en-US"/>
              </w:rPr>
              <w:t xml:space="preserve"> </w:t>
            </w:r>
            <w:proofErr w:type="spellStart"/>
            <w:r>
              <w:rPr>
                <w:rStyle w:val="Emphasis"/>
                <w:szCs w:val="24"/>
                <w:lang w:val="en-US"/>
              </w:rPr>
              <w:t>kontrol</w:t>
            </w:r>
            <w:proofErr w:type="spellEnd"/>
            <w:r>
              <w:rPr>
                <w:rStyle w:val="Emphasis"/>
                <w:szCs w:val="24"/>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proofErr w:type="spellStart"/>
            <w:r>
              <w:rPr>
                <w:rStyle w:val="Emphasis"/>
                <w:szCs w:val="24"/>
                <w:lang w:val="en-US"/>
              </w:rPr>
              <w:lastRenderedPageBreak/>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 xml:space="preserve">upload </w:t>
            </w:r>
            <w:proofErr w:type="spellStart"/>
            <w:r w:rsidR="008E4D42">
              <w:rPr>
                <w:rStyle w:val="Emphasis"/>
                <w:szCs w:val="24"/>
                <w:lang w:val="en-US"/>
              </w:rPr>
              <w:t>persetujuan</w:t>
            </w:r>
            <w:proofErr w:type="spellEnd"/>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 xml:space="preserve">File </w:t>
            </w:r>
            <w:proofErr w:type="spellStart"/>
            <w:r>
              <w:rPr>
                <w:rStyle w:val="Emphasis"/>
                <w:szCs w:val="24"/>
                <w:lang w:val="en-US"/>
              </w:rPr>
              <w:t>persetujuan</w:t>
            </w:r>
            <w:proofErr w:type="spellEnd"/>
            <w:r>
              <w:rPr>
                <w:rStyle w:val="Emphasis"/>
                <w:szCs w:val="24"/>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proofErr w:type="spellStart"/>
            <w:r>
              <w:rPr>
                <w:rStyle w:val="Emphasis"/>
                <w:szCs w:val="24"/>
                <w:lang w:val="en-US"/>
              </w:rPr>
              <w:t>Klik</w:t>
            </w:r>
            <w:proofErr w:type="spellEnd"/>
            <w:r>
              <w:rPr>
                <w:rStyle w:val="Emphasis"/>
                <w:szCs w:val="24"/>
                <w:lang w:val="en-US"/>
              </w:rPr>
              <w:t xml:space="preserve"> </w:t>
            </w:r>
            <w:proofErr w:type="spellStart"/>
            <w:r>
              <w:rPr>
                <w:rStyle w:val="Emphasis"/>
                <w:szCs w:val="24"/>
                <w:lang w:val="en-US"/>
              </w:rPr>
              <w:t>lihat</w:t>
            </w:r>
            <w:proofErr w:type="spellEnd"/>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proofErr w:type="spellStart"/>
            <w:r w:rsidR="00480798">
              <w:rPr>
                <w:rStyle w:val="Emphasis"/>
                <w:szCs w:val="24"/>
                <w:lang w:val="en-US"/>
              </w:rPr>
              <w:t>persetujuan</w:t>
            </w:r>
            <w:proofErr w:type="spellEnd"/>
            <w:r w:rsidR="00480798">
              <w:rPr>
                <w:rStyle w:val="Emphasis"/>
                <w:szCs w:val="24"/>
                <w:lang w:val="en-US"/>
              </w:rPr>
              <w:t xml:space="preserve"> </w:t>
            </w:r>
            <w:r>
              <w:rPr>
                <w:rStyle w:val="Emphasis"/>
                <w:szCs w:val="24"/>
                <w:lang w:val="en-US"/>
              </w:rPr>
              <w:t xml:space="preserve">SPT </w:t>
            </w:r>
            <w:proofErr w:type="spellStart"/>
            <w:r>
              <w:rPr>
                <w:rStyle w:val="Emphasis"/>
                <w:szCs w:val="24"/>
                <w:lang w:val="en-US"/>
              </w:rPr>
              <w:t>dalam</w:t>
            </w:r>
            <w:proofErr w:type="spellEnd"/>
            <w:r>
              <w:rPr>
                <w:rStyle w:val="Emphasis"/>
                <w:szCs w:val="24"/>
                <w:lang w:val="en-US"/>
              </w:rPr>
              <w:t xml:space="preserve"> </w:t>
            </w:r>
            <w:proofErr w:type="spellStart"/>
            <w:r>
              <w:rPr>
                <w:rStyle w:val="Emphasis"/>
                <w:szCs w:val="24"/>
                <w:lang w:val="en-US"/>
              </w:rPr>
              <w:t>bentuk</w:t>
            </w:r>
            <w:proofErr w:type="spellEnd"/>
            <w:r>
              <w:rPr>
                <w:rStyle w:val="Emphasis"/>
                <w:szCs w:val="24"/>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proofErr w:type="spellStart"/>
            <w:r w:rsidR="007433D8">
              <w:rPr>
                <w:rStyle w:val="Emphasis"/>
                <w:szCs w:val="24"/>
                <w:lang w:val="en-US"/>
              </w:rPr>
              <w:t>setujui</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proofErr w:type="spellStart"/>
            <w:r>
              <w:rPr>
                <w:rStyle w:val="Emphasis"/>
                <w:szCs w:val="24"/>
                <w:lang w:val="en-US"/>
              </w:rPr>
              <w:t>tolak</w:t>
            </w:r>
            <w:proofErr w:type="spellEnd"/>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proofErr w:type="spellStart"/>
            <w:r>
              <w:rPr>
                <w:rStyle w:val="Emphasis"/>
                <w:szCs w:val="24"/>
                <w:lang w:val="en-US"/>
              </w:rPr>
              <w:t>diubah</w:t>
            </w:r>
            <w:proofErr w:type="spellEnd"/>
            <w:r>
              <w:rPr>
                <w:rStyle w:val="Emphasis"/>
                <w:szCs w:val="24"/>
                <w:lang w:val="en-US"/>
              </w:rPr>
              <w:t xml:space="preserve"> dan </w:t>
            </w:r>
            <w:proofErr w:type="spellStart"/>
            <w:r>
              <w:rPr>
                <w:rStyle w:val="Emphasis"/>
                <w:szCs w:val="24"/>
                <w:lang w:val="en-US"/>
              </w:rPr>
              <w:t>disimpan</w:t>
            </w:r>
            <w:proofErr w:type="spellEnd"/>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26439538"/>
      <w:bookmarkStart w:id="1430" w:name="_Toc513030074"/>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3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lastRenderedPageBreak/>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EndPr/>
      <w:sdtContent>
        <w:p w14:paraId="35F0FF58" w14:textId="3CA0456F" w:rsidR="00C32F59" w:rsidRDefault="00C32F59" w:rsidP="00C32F59">
          <w:pPr>
            <w:pStyle w:val="Heading1"/>
            <w:numPr>
              <w:ilvl w:val="0"/>
              <w:numId w:val="0"/>
            </w:numPr>
            <w:jc w:val="left"/>
          </w:pPr>
        </w:p>
        <w:sdt>
          <w:sdtPr>
            <w:id w:val="-573587230"/>
            <w:bibliography/>
          </w:sdtPr>
          <w:sdtEnd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2"/>
      <w:headerReference w:type="first" r:id="rId193"/>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76FB3" w14:textId="77777777" w:rsidR="006F1FB0" w:rsidRDefault="006F1FB0">
      <w:pPr>
        <w:spacing w:after="0" w:line="240" w:lineRule="auto"/>
      </w:pPr>
      <w:r>
        <w:separator/>
      </w:r>
    </w:p>
  </w:endnote>
  <w:endnote w:type="continuationSeparator" w:id="0">
    <w:p w14:paraId="6BDC0F6B" w14:textId="77777777" w:rsidR="006F1FB0" w:rsidRDefault="006F1F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340227" w:rsidRPr="00345081" w:rsidRDefault="00340227">
    <w:pPr>
      <w:pStyle w:val="Footer"/>
      <w:rPr>
        <w:rFonts w:ascii="Times New Roman" w:hAnsi="Times New Roman" w:cs="Times New Roman"/>
      </w:rPr>
    </w:pPr>
  </w:p>
  <w:p w14:paraId="4506717E" w14:textId="77777777" w:rsidR="00340227" w:rsidRPr="00345081" w:rsidRDefault="0034022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340227" w:rsidRDefault="00340227">
    <w:pPr>
      <w:pStyle w:val="Footer"/>
      <w:jc w:val="right"/>
    </w:pPr>
  </w:p>
  <w:p w14:paraId="11719F89" w14:textId="77777777" w:rsidR="00340227" w:rsidRDefault="003402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340227" w:rsidRPr="000670E4" w:rsidRDefault="00340227">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340227" w:rsidRPr="00975682" w:rsidRDefault="00340227">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340227" w:rsidRPr="000670E4" w:rsidRDefault="00340227">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340227" w:rsidRPr="00975682" w:rsidRDefault="00340227">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340227" w:rsidRDefault="00340227">
    <w:pPr>
      <w:pStyle w:val="Footer"/>
      <w:jc w:val="right"/>
    </w:pPr>
  </w:p>
  <w:p w14:paraId="4082D92F" w14:textId="77777777" w:rsidR="00340227" w:rsidRDefault="003402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340227" w:rsidRPr="000670E4" w:rsidRDefault="00340227">
    <w:pPr>
      <w:pStyle w:val="Footer"/>
      <w:jc w:val="right"/>
      <w:rPr>
        <w:rFonts w:ascii="Times New Roman" w:hAnsi="Times New Roman" w:cs="Times New Roman"/>
      </w:rPr>
    </w:pPr>
  </w:p>
  <w:p w14:paraId="32341E06" w14:textId="77777777" w:rsidR="00340227" w:rsidRPr="00975682" w:rsidRDefault="00340227">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C1D37" w14:textId="77777777" w:rsidR="006F1FB0" w:rsidRDefault="006F1FB0">
      <w:pPr>
        <w:spacing w:after="0" w:line="240" w:lineRule="auto"/>
      </w:pPr>
      <w:r>
        <w:separator/>
      </w:r>
    </w:p>
  </w:footnote>
  <w:footnote w:type="continuationSeparator" w:id="0">
    <w:p w14:paraId="232B69F7" w14:textId="77777777" w:rsidR="006F1FB0" w:rsidRDefault="006F1F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340227" w:rsidRDefault="003402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340227" w:rsidRDefault="003402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40227" w:rsidRPr="000670E4" w:rsidRDefault="00340227">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340227" w:rsidRDefault="003402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340227" w:rsidRDefault="003402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340227" w:rsidRPr="00BD2925" w:rsidRDefault="00340227">
    <w:pPr>
      <w:pStyle w:val="Header"/>
      <w:jc w:val="right"/>
      <w:rPr>
        <w:rFonts w:ascii="Times New Roman" w:hAnsi="Times New Roman" w:cs="Times New Roman"/>
        <w:lang w:val="en-US"/>
      </w:rPr>
    </w:pPr>
  </w:p>
  <w:p w14:paraId="6BDD6612" w14:textId="77777777" w:rsidR="00340227" w:rsidRDefault="003402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2202"/>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header" Target="header4.xml"/><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image" Target="media/image175.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footer" Target="footer5.xm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footer" Target="footer4.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theme" Target="theme/theme1.xml"/><Relationship Id="rId190" Type="http://schemas.openxmlformats.org/officeDocument/2006/relationships/image" Target="media/image174.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image" Target="media/image3.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4.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9A0E54D5-4B93-42CC-8C82-97B236D4C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3</TotalTime>
  <Pages>209</Pages>
  <Words>37067</Words>
  <Characters>211286</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69</cp:revision>
  <dcterms:created xsi:type="dcterms:W3CDTF">2019-11-23T06:00:00Z</dcterms:created>
  <dcterms:modified xsi:type="dcterms:W3CDTF">2019-12-0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